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commentRangeStart w:id="1"/>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3E6423B6" w14:textId="2F5E0293" w:rsidR="00A02467" w:rsidRPr="00A02467" w:rsidRDefault="00A02467" w:rsidP="00A02467">
      <w:pPr>
        <w:spacing w:after="0" w:line="240" w:lineRule="auto"/>
        <w:rPr>
          <w:color w:val="FF0000"/>
          <w:u w:val="single"/>
        </w:rPr>
      </w:pPr>
      <w:r w:rsidRPr="00A02467">
        <w:rPr>
          <w:color w:val="FF0000"/>
          <w:u w:val="single"/>
        </w:rPr>
        <w:t>IDEAS:</w:t>
      </w:r>
    </w:p>
    <w:p w14:paraId="44959180" w14:textId="6D3A7083" w:rsidR="00A02467" w:rsidRDefault="00A02467" w:rsidP="00A02467">
      <w:pPr>
        <w:spacing w:after="0" w:line="240" w:lineRule="auto"/>
        <w:rPr>
          <w:strike/>
          <w:color w:val="FF0000"/>
        </w:rPr>
      </w:pPr>
      <w:r w:rsidRPr="00A02467">
        <w:rPr>
          <w:strike/>
          <w:color w:val="FF0000"/>
        </w:rPr>
        <w:t>Landscape genetics</w:t>
      </w:r>
    </w:p>
    <w:p w14:paraId="75FB3EAF" w14:textId="5C5E2AE4" w:rsidR="00A02467" w:rsidRDefault="00A02467" w:rsidP="00A02467">
      <w:pPr>
        <w:spacing w:after="0" w:line="240" w:lineRule="auto"/>
        <w:rPr>
          <w:color w:val="FF0000"/>
        </w:rPr>
      </w:pPr>
      <w:r>
        <w:rPr>
          <w:color w:val="FF0000"/>
        </w:rPr>
        <w:t>Migraine (bugs)</w:t>
      </w:r>
    </w:p>
    <w:p w14:paraId="23A056A1" w14:textId="3DCD8BC1" w:rsidR="00A02467" w:rsidRPr="00A02467" w:rsidRDefault="00A02467" w:rsidP="00A02467">
      <w:pPr>
        <w:spacing w:after="0" w:line="240" w:lineRule="auto"/>
        <w:rPr>
          <w:color w:val="FF0000"/>
        </w:rPr>
      </w:pPr>
      <w:r>
        <w:rPr>
          <w:color w:val="FF0000"/>
        </w:rPr>
        <w:t>IBE (not conclusive so far but more to try)</w:t>
      </w:r>
    </w:p>
    <w:p w14:paraId="60AFD5FB" w14:textId="19BBCE44" w:rsidR="006D21D5" w:rsidRDefault="006D21D5" w:rsidP="006F501D"/>
    <w:p w14:paraId="54E4C2DF" w14:textId="4526E714" w:rsidR="00A02467" w:rsidRDefault="00A02467"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A6CEC92" w:rsidR="00F15F49" w:rsidRDefault="004937A4" w:rsidP="00871CFD">
      <w:pPr>
        <w:spacing w:after="120" w:line="240" w:lineRule="auto"/>
      </w:pPr>
      <w:r>
        <w:t>Landscape Ecology (8500 words; IF=5.1)</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3F39CA3F"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3D40702C" w:rsidR="00154AA8" w:rsidRPr="00154AA8" w:rsidRDefault="00154AA8" w:rsidP="00154AA8">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2F5CAD">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2F5CAD">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2F5CAD">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2F5CAD">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2F5CAD">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7311C214"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can be impacted by habitat fragmentation. Bumblebee (Bombus) 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766E5372"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0E02B164" w:rsidR="00267577" w:rsidRPr="0079323A" w:rsidRDefault="005B7760" w:rsidP="00BC7A53">
      <w:r>
        <w:lastRenderedPageBreak/>
        <w:t xml:space="preserve">To evaluate the genetic connectivity of hoverflies in the face of disturbance, we chose </w:t>
      </w:r>
      <w:commentRangeStart w:id="2"/>
      <w:r>
        <w:t>two urbanized study areas</w:t>
      </w:r>
      <w:commentRangeEnd w:id="2"/>
      <w:r w:rsidR="00EF01BC">
        <w:rPr>
          <w:rStyle w:val="CommentReference"/>
        </w:rPr>
        <w:commentReference w:id="2"/>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to feasibly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w:t>
      </w:r>
      <w:proofErr w:type="spellStart"/>
      <w:r w:rsidR="00E72226" w:rsidRPr="00E72226">
        <w:rPr>
          <w:i/>
          <w:iCs/>
        </w:rPr>
        <w:t>pipiens</w:t>
      </w:r>
      <w:proofErr w:type="spellEnd"/>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w:t>
      </w:r>
      <w:proofErr w:type="gramStart"/>
      <w:r w:rsidR="00E72226">
        <w:t>1</w:t>
      </w:r>
      <w:proofErr w:type="gramEnd"/>
      <w:r w:rsidR="00E72226">
        <w:t xml:space="preserve"> 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rsidR="00E72226">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272F26C7" w14:textId="77777777" w:rsidR="00670DB0" w:rsidRDefault="00A05CC9" w:rsidP="00A05CC9">
      <w:r>
        <w:t xml:space="preserve">DNA w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w:t>
      </w:r>
      <w:proofErr w:type="spellStart"/>
      <w:r>
        <w:t>pipiens</w:t>
      </w:r>
      <w:proofErr w:type="spellEnd"/>
      <w:r>
        <w:t xml:space="preserve"> we used </w:t>
      </w:r>
      <w:r w:rsidR="00767854">
        <w:t>14</w:t>
      </w:r>
      <w:r>
        <w:t xml:space="preserve"> microsatellite loci that were amplified in two Polymerase Chain Reactions (PCR). Multiplex 1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p>
    <w:p w14:paraId="3892858A" w14:textId="572993A5" w:rsidR="00670DB0" w:rsidRDefault="00A57A05">
      <w:pPr>
        <w:spacing w:after="160" w:line="259" w:lineRule="auto"/>
      </w:pPr>
      <w:r>
        <w:rPr>
          <w:noProof/>
          <w:lang w:val="de-LU" w:eastAsia="de-LU"/>
        </w:rPr>
        <w:lastRenderedPageBreak/>
        <w:drawing>
          <wp:inline distT="0" distB="0" distL="0" distR="0" wp14:anchorId="71120E69" wp14:editId="7184EEA7">
            <wp:extent cx="5731510" cy="5871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871845"/>
                    </a:xfrm>
                    <a:prstGeom prst="rect">
                      <a:avLst/>
                    </a:prstGeom>
                  </pic:spPr>
                </pic:pic>
              </a:graphicData>
            </a:graphic>
          </wp:inline>
        </w:drawing>
      </w:r>
    </w:p>
    <w:p w14:paraId="6574922E" w14:textId="689AC2F8" w:rsidR="00670DB0" w:rsidRDefault="00670DB0">
      <w:pPr>
        <w:spacing w:after="160" w:line="259" w:lineRule="auto"/>
      </w:pPr>
    </w:p>
    <w:p w14:paraId="14369ADC" w14:textId="4DBDC557" w:rsidR="00670DB0" w:rsidRDefault="00670DB0">
      <w:pPr>
        <w:spacing w:after="160" w:line="259" w:lineRule="auto"/>
      </w:pPr>
    </w:p>
    <w:p w14:paraId="04487174" w14:textId="7B38A5E0" w:rsidR="00670DB0" w:rsidRDefault="00670DB0">
      <w:pPr>
        <w:spacing w:after="160" w:line="259" w:lineRule="auto"/>
      </w:pPr>
    </w:p>
    <w:p w14:paraId="4740826D" w14:textId="684D9459" w:rsidR="00670DB0" w:rsidRDefault="00670DB0">
      <w:pPr>
        <w:spacing w:after="160" w:line="259" w:lineRule="auto"/>
      </w:pPr>
    </w:p>
    <w:p w14:paraId="034103AF" w14:textId="5B37FBC9" w:rsidR="00670DB0" w:rsidRPr="0011053D" w:rsidRDefault="00670DB0">
      <w:pPr>
        <w:spacing w:after="160" w:line="259" w:lineRule="auto"/>
      </w:pPr>
      <w:commentRangeStart w:id="3"/>
      <w:r w:rsidRPr="00670DB0">
        <w:rPr>
          <w:b/>
        </w:rPr>
        <w:t xml:space="preserve">Figure </w:t>
      </w:r>
      <w:proofErr w:type="gramStart"/>
      <w:r w:rsidRPr="00670DB0">
        <w:rPr>
          <w:b/>
        </w:rPr>
        <w:t>1</w:t>
      </w:r>
      <w:proofErr w:type="gramEnd"/>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proofErr w:type="gramStart"/>
      <w:r w:rsidR="0050084B" w:rsidRPr="0050084B">
        <w:rPr>
          <w:color w:val="FF0000"/>
        </w:rPr>
        <w:t xml:space="preserve">will be </w:t>
      </w:r>
      <w:r w:rsidR="005C3158">
        <w:rPr>
          <w:color w:val="FF0000"/>
        </w:rPr>
        <w:t>created</w:t>
      </w:r>
      <w:proofErr w:type="gramEnd"/>
      <w:r w:rsidR="005C3158">
        <w:rPr>
          <w:color w:val="FF0000"/>
        </w:rPr>
        <w:t xml:space="preserve"> later</w:t>
      </w:r>
      <w:r w:rsidR="0050084B" w:rsidRPr="0050084B">
        <w:rPr>
          <w:color w:val="FF0000"/>
        </w:rPr>
        <w:t>)</w:t>
      </w:r>
      <w:r w:rsidR="0011053D">
        <w:t xml:space="preserve">. White disks represent </w:t>
      </w:r>
      <w:r w:rsidR="0011053D">
        <w:rPr>
          <w:i/>
        </w:rPr>
        <w:t xml:space="preserve">S. </w:t>
      </w:r>
      <w:proofErr w:type="spellStart"/>
      <w:r w:rsidR="0011053D">
        <w:rPr>
          <w:i/>
        </w:rPr>
        <w:t>pipiens</w:t>
      </w:r>
      <w:proofErr w:type="spellEnd"/>
      <w:r w:rsidR="0011053D">
        <w:t xml:space="preserve"> samples and black squares represent </w:t>
      </w:r>
      <w:r w:rsidR="0011053D">
        <w:rPr>
          <w:i/>
        </w:rPr>
        <w:t xml:space="preserve">M. </w:t>
      </w:r>
      <w:proofErr w:type="spellStart"/>
      <w:r w:rsidR="0011053D">
        <w:rPr>
          <w:i/>
        </w:rPr>
        <w:t>florea</w:t>
      </w:r>
      <w:proofErr w:type="spellEnd"/>
      <w:r w:rsidR="0011053D">
        <w:t>.</w:t>
      </w:r>
      <w:commentRangeEnd w:id="3"/>
      <w:r w:rsidR="00A06ACD">
        <w:rPr>
          <w:rStyle w:val="CommentReference"/>
        </w:rPr>
        <w:commentReference w:id="3"/>
      </w:r>
    </w:p>
    <w:p w14:paraId="12403495" w14:textId="3D77D098" w:rsidR="00670DB0" w:rsidRDefault="00670DB0">
      <w:pPr>
        <w:spacing w:after="160" w:line="259" w:lineRule="auto"/>
      </w:pPr>
    </w:p>
    <w:p w14:paraId="388A328F" w14:textId="4F94C261" w:rsidR="00670DB0" w:rsidRDefault="00670DB0">
      <w:pPr>
        <w:spacing w:after="160" w:line="259" w:lineRule="auto"/>
      </w:pPr>
    </w:p>
    <w:p w14:paraId="7ABBE702" w14:textId="3CB7D923" w:rsidR="00670DB0" w:rsidRDefault="00670DB0">
      <w:pPr>
        <w:spacing w:after="160" w:line="259" w:lineRule="auto"/>
      </w:pPr>
      <w:bookmarkStart w:id="4" w:name="_GoBack"/>
      <w:bookmarkEnd w:id="4"/>
    </w:p>
    <w:p w14:paraId="7411DE91" w14:textId="77777777" w:rsidR="00670DB0" w:rsidRDefault="00670DB0">
      <w:pPr>
        <w:spacing w:after="160" w:line="259" w:lineRule="auto"/>
      </w:pPr>
    </w:p>
    <w:p w14:paraId="47F47A39" w14:textId="5361EFB7" w:rsidR="00A05CC9" w:rsidRPr="00A05CC9" w:rsidRDefault="00A05CC9" w:rsidP="00A05CC9">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florea we used </w:t>
      </w:r>
      <w:r w:rsidR="00847D7F">
        <w:t>24</w:t>
      </w:r>
      <w:r>
        <w:t xml:space="preserve"> microsatellite loci that were amplified in three Polymerase Chain Reactions (PCR). Multiplex 1 contained loci</w:t>
      </w:r>
      <w:r w:rsidRPr="00767854">
        <w:t xml:space="preserve"> Mfl_059*, Mfl_025*, Mfl_303*, Mfl_270*, Mfl_239*, Mfl_265*. Multiplex 2 contained loci Mfl_036*, Mfl_130*, Mfl_419*, Mfl_197*, Mfl_486*, Mfl_432*, Mfl_492*. Multiplex 3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adenylation during PCR </w:t>
      </w:r>
      <w:r w:rsidR="002D45FA">
        <w:fldChar w:fldCharType="begin"/>
      </w:r>
      <w:r w:rsidR="002F5CAD">
        <w:instrText xml:space="preserve"> ADDIN ZOTERO_ITEM CSL_CITATION {"citationID":"9YcixSGB","properties":{"formattedCitation":"(Brownstein et al., 1996)","plainCitation":"(Brownstein et al., 1996)","noteIndex":0},"citationItems":[{"id":13638,"uris":["http://zotero.org/users/4948104/items/7GV6UZL5"],"itemData":{"id":13638,"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ere performed in a </w:t>
      </w:r>
      <w:proofErr w:type="spellStart"/>
      <w:r>
        <w:t>Mastercycler</w:t>
      </w:r>
      <w:proofErr w:type="spellEnd"/>
      <w:r>
        <w:t xml:space="preserve"> nexus (Eppendorf, Hamburg, Germany). Allele sizes were determined using GENEMAPPER version 4.0 (Applied Biosystems). The genetic profiles of all samples consisted of at least </w:t>
      </w:r>
      <w:r w:rsidR="009626DC" w:rsidRPr="009626DC">
        <w:t>11</w:t>
      </w:r>
      <w:r>
        <w:t xml:space="preserve"> loci for </w:t>
      </w:r>
      <w:proofErr w:type="spellStart"/>
      <w:r>
        <w:t>Syritta</w:t>
      </w:r>
      <w:proofErr w:type="spellEnd"/>
      <w:r>
        <w:t xml:space="preserve"> </w:t>
      </w:r>
      <w:proofErr w:type="spellStart"/>
      <w:r>
        <w:t>pipiens</w:t>
      </w:r>
      <w:proofErr w:type="spellEnd"/>
      <w:r>
        <w:t xml:space="preserve"> and at least </w:t>
      </w:r>
      <w:r w:rsidR="009626DC" w:rsidRPr="009626DC">
        <w:t>18</w:t>
      </w:r>
      <w:r>
        <w:t xml:space="preserve"> loci for </w:t>
      </w:r>
      <w:proofErr w:type="spellStart"/>
      <w:r>
        <w:t>Myathropa</w:t>
      </w:r>
      <w:proofErr w:type="spellEnd"/>
      <w:r>
        <w:t xml:space="preserve"> florea.</w:t>
      </w:r>
      <w:r w:rsidR="003107EE">
        <w:t xml:space="preserve"> Extreme outliers based on a preliminary PCA analysis were sent to sequencing to verify their species identification. They all belonged to our target species and were kept in the dataset</w:t>
      </w:r>
      <w:r w:rsidR="00142FD0">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1050FA1D" w:rsidR="008F518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w:t>
      </w:r>
      <w:r w:rsidR="006959BA">
        <w:lastRenderedPageBreak/>
        <w:t xml:space="preserve">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43C8B1AA"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51D7A8E3"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F5CAD">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F5CAD">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lastRenderedPageBreak/>
        <w:t>recommendations from the development team</w:t>
      </w:r>
      <w:r w:rsidR="00CE3BBC">
        <w:t xml:space="preserve"> regarding the appropriate steps to conduct DAPC</w:t>
      </w:r>
      <w:r w:rsidR="00567A1A">
        <w:t xml:space="preserve"> </w:t>
      </w:r>
      <w:r w:rsidR="00567A1A">
        <w:fldChar w:fldCharType="begin"/>
      </w:r>
      <w:r w:rsidR="002F5CAD">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1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r w:rsidR="00273555">
        <w:t>was</w:t>
      </w:r>
      <w:r w:rsidR="00626200">
        <w:t xml:space="preserve"> defined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all discriminant functions for the assignment of individuals into clusters</w:t>
      </w:r>
      <w:r w:rsidR="0085182C">
        <w:t>,</w:t>
      </w:r>
      <w:r w:rsidR="002F6F08">
        <w:t xml:space="preserve"> and used cross-validation to evaluate the general performance of the DAPC and compared it with a random classifier</w:t>
      </w:r>
      <w:r w:rsidR="00741BEF">
        <w:t>.</w:t>
      </w:r>
    </w:p>
    <w:p w14:paraId="07FF0EA7" w14:textId="717DCCFC"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F5CAD">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variance</w:t>
      </w:r>
      <w:r w:rsidR="00D12BC3">
        <w:t xml:space="preserve"> </w:t>
      </w:r>
      <w:r w:rsidR="00D12BC3">
        <w:fldChar w:fldCharType="begin"/>
      </w:r>
      <w:r w:rsidR="002F5CAD">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Vekemans and Hardy, 2004)</w:t>
      </w:r>
      <w:r w:rsidR="00D12BC3">
        <w:fldChar w:fldCharType="end"/>
      </w:r>
      <w:r w:rsidR="00D12BC3">
        <w:t xml:space="preserve">. </w:t>
      </w:r>
      <w:r w:rsidR="00422AF5">
        <w:t xml:space="preserve">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xml:space="preserve">. </w:t>
      </w:r>
      <w:r w:rsidR="00D12BC3">
        <w:t xml:space="preserve">Finally, to understand the scale at which genetic structure is shaped by dispersal we created a Mantel correlogram using </w:t>
      </w:r>
      <w:r w:rsidR="00D12BC3" w:rsidRPr="00A2784D">
        <w:t>Sturge’s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2F5CAD">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2F5CAD">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 xml:space="preserve">Holm correction for multiple testing for the Mantel correlograms, which </w:t>
      </w:r>
      <w:r w:rsidR="00344274">
        <w:lastRenderedPageBreak/>
        <w:t>is admittedly less conservative than other options</w:t>
      </w:r>
      <w:r w:rsidR="00B20F7A">
        <w:t>, giving us more chance of detecting spatial structure.</w:t>
      </w:r>
    </w:p>
    <w:p w14:paraId="5F38ABC4" w14:textId="7EC53B37" w:rsidR="00F46AE1" w:rsidRDefault="00F46AE1" w:rsidP="008F518D">
      <w:r>
        <w:t>Because IBD was so low for both species – slopes were not significantly different from 0 within study areas – we could not investigate isolation-by-resistance and the landscape genetics of those two species as was originally planned (Peterman, comm. pers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42901AC3" w:rsidR="00E576FE" w:rsidRDefault="002040A9" w:rsidP="002040A9">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2 for</w:t>
      </w:r>
      <w:r w:rsidR="00C93385">
        <w:t xml:space="preserve"> </w:t>
      </w:r>
      <w:r w:rsidR="00C93385">
        <w:rPr>
          <w:i/>
          <w:iCs/>
        </w:rPr>
        <w:t>M. florea</w:t>
      </w:r>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w:t>
      </w:r>
      <w:r w:rsidR="00186566">
        <w:lastRenderedPageBreak/>
        <w:t xml:space="preserve">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38F9EFF" w14:textId="0BF04125" w:rsidR="002B01EC" w:rsidRDefault="008E1916" w:rsidP="002B01EC">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S. pipiens</w:t>
      </w:r>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M. florea</w:t>
      </w:r>
      <w:r w:rsidR="00EE0E59">
        <w:t>, 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S. pipiens</w:t>
      </w:r>
      <w:r w:rsidR="008A7189">
        <w:t xml:space="preserve"> and </w:t>
      </w:r>
      <w:r w:rsidR="008A7189">
        <w:rPr>
          <w:i/>
        </w:rPr>
        <w:t>M. florea</w:t>
      </w:r>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Sup. Fig. </w:t>
      </w:r>
      <w:r w:rsidR="0038482E">
        <w:rPr>
          <w:iCs/>
        </w:rPr>
        <w:t>2</w:t>
      </w:r>
      <w:r w:rsidR="005C10E1">
        <w:rPr>
          <w:iCs/>
        </w:rPr>
        <w:t>) with successes of 99.9%</w:t>
      </w:r>
      <w:r w:rsidR="0021505B">
        <w:rPr>
          <w:iCs/>
        </w:rPr>
        <w:t xml:space="preserve"> and 92.8%</w:t>
      </w:r>
      <w:r w:rsidR="005C10E1">
        <w:rPr>
          <w:iCs/>
        </w:rPr>
        <w:t xml:space="preserve">, and </w:t>
      </w:r>
      <w:r w:rsidR="0021505B">
        <w:rPr>
          <w:iCs/>
        </w:rPr>
        <w:t xml:space="preserve">root </w:t>
      </w:r>
      <w:r w:rsidR="005C10E1">
        <w:rPr>
          <w:iCs/>
        </w:rPr>
        <w:t xml:space="preserve">mean squared errors of 0.0025 and </w:t>
      </w:r>
      <w:r w:rsidR="0021505B" w:rsidRPr="0021505B">
        <w:rPr>
          <w:iCs/>
        </w:rPr>
        <w:t>0.076</w:t>
      </w:r>
      <w:r w:rsidR="0038482E">
        <w:rPr>
          <w:iCs/>
        </w:rPr>
        <w:t xml:space="preserve"> for </w:t>
      </w:r>
      <w:r w:rsidR="0038482E">
        <w:rPr>
          <w:i/>
          <w:iCs/>
        </w:rPr>
        <w:t>S. pipiens</w:t>
      </w:r>
      <w:r w:rsidR="0038482E">
        <w:rPr>
          <w:iCs/>
        </w:rPr>
        <w:t xml:space="preserve"> and </w:t>
      </w:r>
      <w:r w:rsidR="0038482E">
        <w:rPr>
          <w:i/>
          <w:iCs/>
        </w:rPr>
        <w:t>M. florea</w:t>
      </w:r>
      <w:r w:rsidR="0038482E">
        <w:rPr>
          <w:iCs/>
        </w:rPr>
        <w:t>, respectively</w:t>
      </w:r>
      <w:r w:rsidR="00E03377">
        <w:rPr>
          <w:iCs/>
        </w:rPr>
        <w:t>.</w:t>
      </w:r>
    </w:p>
    <w:p w14:paraId="03840E39" w14:textId="612FF663" w:rsidR="008C163B" w:rsidRDefault="00D13265" w:rsidP="00675EBE">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r w:rsidR="00101757">
        <w:br/>
      </w:r>
      <w:r w:rsidR="00101757">
        <w:br/>
        <w:t xml:space="preserve">Regarding </w:t>
      </w:r>
      <w:r w:rsidR="00101757">
        <w:rPr>
          <w:i/>
          <w:iCs/>
        </w:rPr>
        <w:t>S</w:t>
      </w:r>
      <w:r w:rsidR="00101757" w:rsidRPr="00A90F45">
        <w:rPr>
          <w:i/>
          <w:iCs/>
        </w:rPr>
        <w:t>. pipiens</w:t>
      </w:r>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w:t>
      </w:r>
      <w:r w:rsidR="003C4446">
        <w:t>was</w:t>
      </w:r>
      <w:r w:rsidR="00101757">
        <w:t xml:space="preserve">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 xml:space="preserve">7). </w:t>
      </w:r>
      <w:r w:rsidR="00A90F45">
        <w:t>Similarly</w:t>
      </w:r>
      <w:r w:rsidR="00E95D31">
        <w:t xml:space="preserve">, </w:t>
      </w:r>
      <w:r w:rsidR="00A90F45">
        <w:t>very low</w:t>
      </w:r>
      <w:r w:rsidR="00E95D31">
        <w:t xml:space="preserve"> IBD </w:t>
      </w:r>
      <w:r w:rsidR="00A90F45">
        <w:t xml:space="preserve">existed </w:t>
      </w:r>
      <w:r w:rsidR="00E95D31">
        <w:t xml:space="preserve">between study areas </w:t>
      </w:r>
      <w:r w:rsidR="00A90F45">
        <w:t xml:space="preserve">for </w:t>
      </w:r>
      <w:r w:rsidR="00A90F45">
        <w:rPr>
          <w:i/>
          <w:iCs/>
        </w:rPr>
        <w:t>M. florea</w:t>
      </w:r>
      <w:r w:rsidR="00A90F45">
        <w:t xml:space="preserve"> </w:t>
      </w:r>
      <w:r w:rsidR="00E95D31">
        <w:t>(estimate = -0.00</w:t>
      </w:r>
      <w:r w:rsidR="003C4446">
        <w:t>02</w:t>
      </w:r>
      <w:r w:rsidR="00E95D31">
        <w:t>; p-value &lt;</w:t>
      </w:r>
      <w:r w:rsidR="00E95D31" w:rsidRPr="004366C6">
        <w:t xml:space="preserve"> 2e-16</w:t>
      </w:r>
      <w:r w:rsidR="00E95D31">
        <w:t>; adjusted R</w:t>
      </w:r>
      <w:r w:rsidR="00E95D31">
        <w:rPr>
          <w:vertAlign w:val="superscript"/>
        </w:rPr>
        <w:t xml:space="preserve">2 </w:t>
      </w:r>
      <w:r w:rsidR="00E95D31">
        <w:t>=</w:t>
      </w:r>
      <w:r w:rsidR="00E95D31" w:rsidRPr="004366C6">
        <w:t xml:space="preserve"> </w:t>
      </w:r>
      <w:r w:rsidR="003C4446">
        <w:t>2</w:t>
      </w:r>
      <w:r w:rsidR="00E95D31" w:rsidRPr="004366C6">
        <w:t>e-05</w:t>
      </w:r>
      <w:r w:rsidR="00E95D31">
        <w:t xml:space="preserve">). </w:t>
      </w:r>
      <w:r w:rsidR="001A2661">
        <w:t xml:space="preserve">For this species there </w:t>
      </w:r>
      <w:r w:rsidR="003C4446">
        <w:t>was</w:t>
      </w:r>
      <w:r w:rsidR="001A2661">
        <w:t xml:space="preserve"> also</w:t>
      </w:r>
      <w:r w:rsidR="00E95D31">
        <w:t xml:space="preserve"> no IBD within Cologne</w:t>
      </w:r>
      <w:r w:rsidR="003C4446">
        <w:t xml:space="preserve"> (</w:t>
      </w:r>
      <w:r w:rsidR="00E95D31">
        <w:t xml:space="preserve">estimate = </w:t>
      </w:r>
      <w:r w:rsidR="00E95D31" w:rsidRPr="004366C6">
        <w:t>-0.000</w:t>
      </w:r>
      <w:r w:rsidR="003C4446">
        <w:t>1</w:t>
      </w:r>
      <w:r w:rsidR="00E95D31">
        <w:t>; p-value = 0.</w:t>
      </w:r>
      <w:r w:rsidR="003C4446">
        <w:t>68</w:t>
      </w:r>
      <w:r w:rsidR="00E95D31">
        <w:t>; adjusted R</w:t>
      </w:r>
      <w:r w:rsidR="00E95D31">
        <w:rPr>
          <w:vertAlign w:val="superscript"/>
        </w:rPr>
        <w:t xml:space="preserve">2 </w:t>
      </w:r>
      <w:r w:rsidR="00E95D31">
        <w:t>=</w:t>
      </w:r>
      <w:r w:rsidR="00E95D31" w:rsidRPr="004366C6">
        <w:t xml:space="preserve"> </w:t>
      </w:r>
      <w:r w:rsidR="00E95D31">
        <w:t>-</w:t>
      </w:r>
      <w:r w:rsidR="003C4446">
        <w:t>5</w:t>
      </w:r>
      <w:r w:rsidR="00E95D31" w:rsidRPr="004366C6">
        <w:t>e-0</w:t>
      </w:r>
      <w:r w:rsidR="00E95D31">
        <w:t>6</w:t>
      </w:r>
      <w:r w:rsidR="003C4446">
        <w:t xml:space="preserve">) or </w:t>
      </w:r>
      <w:r w:rsidR="00E95D31">
        <w:t>Luxembourg</w:t>
      </w:r>
      <w:r w:rsidR="003C4446">
        <w:t xml:space="preserve"> (</w:t>
      </w:r>
      <w:r w:rsidR="00E95D31">
        <w:t xml:space="preserve">estimate = </w:t>
      </w:r>
      <w:r w:rsidR="00E95D31" w:rsidRPr="004366C6">
        <w:t>0.0001</w:t>
      </w:r>
      <w:r w:rsidR="00E95D31">
        <w:t>; p-value = 0.</w:t>
      </w:r>
      <w:r w:rsidR="003C4446">
        <w:t>70</w:t>
      </w:r>
      <w:r w:rsidR="00E95D31">
        <w:t>; adjusted R</w:t>
      </w:r>
      <w:r w:rsidR="00E95D31">
        <w:rPr>
          <w:vertAlign w:val="superscript"/>
        </w:rPr>
        <w:t xml:space="preserve">2 </w:t>
      </w:r>
      <w:r w:rsidR="00E95D31">
        <w:t>=</w:t>
      </w:r>
      <w:r w:rsidR="00E95D31" w:rsidRPr="004366C6">
        <w:t xml:space="preserve"> </w:t>
      </w:r>
      <w:r w:rsidR="00E95D31">
        <w:t>-</w:t>
      </w:r>
      <w:r w:rsidR="003C4446">
        <w:t>1</w:t>
      </w:r>
      <w:r w:rsidR="00E95D31" w:rsidRPr="004366C6">
        <w:t>e-0</w:t>
      </w:r>
      <w:r w:rsidR="003C4446">
        <w:t>5</w:t>
      </w:r>
      <w:r w:rsidR="00E95D31">
        <w:t xml:space="preserve">). </w:t>
      </w:r>
      <w:r w:rsidR="000E4B2B">
        <w:t>Mantel correlograms did not show a significant correlation in any distance classes within study areas (all p-values &gt; 0.09).</w:t>
      </w:r>
      <w:r w:rsidR="008C163B">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r>
        <w:t>1</w:t>
      </w:r>
      <w:r w:rsidRPr="006104F9">
        <w:t xml:space="preserve"> to</w:t>
      </w:r>
      <w:r>
        <w:t xml:space="preserve"> 7, over ten runs for each </w:t>
      </w:r>
      <w:r>
        <w:rPr>
          <w:i/>
          <w:iCs/>
        </w:rPr>
        <w:t xml:space="preserve">K </w:t>
      </w:r>
      <w:r>
        <w:t xml:space="preserve">value. SD refers to standard deviation. Rates of changes are given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pipiens</w:t>
            </w:r>
            <w:proofErr w:type="spellEnd"/>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7E4B0754">
                <wp:simplePos x="0" y="0"/>
                <wp:positionH relativeFrom="column">
                  <wp:posOffset>-323850</wp:posOffset>
                </wp:positionH>
                <wp:positionV relativeFrom="paragraph">
                  <wp:posOffset>-762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5C3158" w:rsidRPr="00F3668F" w:rsidRDefault="005C3158"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25.5pt;margin-top:-6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" stroked="f">
                <v:textbox>
                  <w:txbxContent>
                    <w:p w14:paraId="72B72FC1" w14:textId="77777777" w:rsidR="005C3158" w:rsidRPr="00F3668F" w:rsidRDefault="005C3158"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15D29F02" w:rsidR="00526715" w:rsidRDefault="00852421" w:rsidP="00186566">
      <w:pPr>
        <w:rPr>
          <w:b/>
          <w:bCs/>
        </w:rPr>
      </w:pPr>
      <w:r>
        <w:rPr>
          <w:noProof/>
          <w:lang w:val="de-LU" w:eastAsia="de-LU"/>
        </w:rPr>
        <mc:AlternateContent>
          <mc:Choice Requires="wps">
            <w:drawing>
              <wp:anchor distT="45720" distB="45720" distL="114300" distR="114300" simplePos="0" relativeHeight="251722752" behindDoc="1" locked="0" layoutInCell="1" allowOverlap="1" wp14:anchorId="07483BDC" wp14:editId="1BE14E3F">
                <wp:simplePos x="0" y="0"/>
                <wp:positionH relativeFrom="column">
                  <wp:posOffset>-323850</wp:posOffset>
                </wp:positionH>
                <wp:positionV relativeFrom="paragraph">
                  <wp:posOffset>2607310</wp:posOffset>
                </wp:positionV>
                <wp:extent cx="420534" cy="3143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18DB2499" w14:textId="7865037B" w:rsidR="005C3158" w:rsidRPr="00F3668F" w:rsidRDefault="005C3158" w:rsidP="00852421">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83BDC" id="_x0000_s1027" type="#_x0000_t202" style="position:absolute;margin-left:-25.5pt;margin-top:205.3pt;width:33.1pt;height:24.75pt;z-index:-251593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suyIQIAACI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" stroked="f">
                <v:textbox>
                  <w:txbxContent>
                    <w:p w14:paraId="18DB2499" w14:textId="7865037B" w:rsidR="005C3158" w:rsidRPr="00F3668F" w:rsidRDefault="005C3158" w:rsidP="00852421">
                      <w:r>
                        <w:t>B</w:t>
                      </w:r>
                      <w:r w:rsidRPr="00F3668F">
                        <w:t>)</w:t>
                      </w:r>
                    </w:p>
                  </w:txbxContent>
                </v:textbox>
              </v:shape>
            </w:pict>
          </mc:Fallback>
        </mc:AlternateContent>
      </w:r>
      <w:r w:rsidR="00526715">
        <w:rPr>
          <w:noProof/>
          <w:lang w:val="de-LU" w:eastAsia="de-LU"/>
        </w:rPr>
        <mc:AlternateContent>
          <mc:Choice Requires="wps">
            <w:drawing>
              <wp:anchor distT="45720" distB="45720" distL="114300" distR="114300" simplePos="0" relativeHeight="251718656" behindDoc="0" locked="0" layoutInCell="1" allowOverlap="1" wp14:anchorId="4EDFC424" wp14:editId="3D1AE7DC">
                <wp:simplePos x="0" y="0"/>
                <wp:positionH relativeFrom="column">
                  <wp:posOffset>1352550</wp:posOffset>
                </wp:positionH>
                <wp:positionV relativeFrom="paragraph">
                  <wp:posOffset>227393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5C3158" w:rsidRDefault="005C3158"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8" type="#_x0000_t202" style="position:absolute;margin-left:106.5pt;margin-top:179.0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" stroked="f">
                <v:textbox>
                  <w:txbxContent>
                    <w:p w14:paraId="455FD93B" w14:textId="0B88441B" w:rsidR="005C3158" w:rsidRDefault="005C3158"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6864501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096010"/>
                    </a:xfrm>
                    <a:prstGeom prst="rect">
                      <a:avLst/>
                    </a:prstGeom>
                  </pic:spPr>
                </pic:pic>
              </a:graphicData>
            </a:graphic>
          </wp:inline>
        </w:drawing>
      </w:r>
      <w:r w:rsidR="00526715">
        <w:rPr>
          <w:noProof/>
          <w:lang w:val="de-LU" w:eastAsia="de-LU"/>
        </w:rPr>
        <w:drawing>
          <wp:inline distT="0" distB="0" distL="0" distR="0" wp14:anchorId="0EBDD5DD" wp14:editId="01944582">
            <wp:extent cx="5731510" cy="10744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74420"/>
                    </a:xfrm>
                    <a:prstGeom prst="rect">
                      <a:avLst/>
                    </a:prstGeom>
                  </pic:spPr>
                </pic:pic>
              </a:graphicData>
            </a:graphic>
          </wp:inline>
        </w:drawing>
      </w:r>
    </w:p>
    <w:p w14:paraId="421001A7" w14:textId="58E64ADB" w:rsidR="00526715" w:rsidRDefault="00852421"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5C8856B6">
                <wp:simplePos x="0" y="0"/>
                <wp:positionH relativeFrom="column">
                  <wp:posOffset>1603375</wp:posOffset>
                </wp:positionH>
                <wp:positionV relativeFrom="paragraph">
                  <wp:posOffset>3601085</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5C3158" w:rsidRDefault="005C3158"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9" type="#_x0000_t202" style="position:absolute;margin-left:126.25pt;margin-top:2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EK3Ig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" stroked="f">
                <v:textbox>
                  <w:txbxContent>
                    <w:p w14:paraId="520E6485" w14:textId="386E1118" w:rsidR="005C3158" w:rsidRDefault="005C3158" w:rsidP="00B41FD6">
                      <w:r>
                        <w:t>Luxembourg</w:t>
                      </w:r>
                      <w:r>
                        <w:tab/>
                      </w:r>
                      <w:r>
                        <w:tab/>
                      </w:r>
                      <w:r>
                        <w:tab/>
                      </w:r>
                      <w:r>
                        <w:tab/>
                        <w:t xml:space="preserve">       Cologne</w:t>
                      </w:r>
                    </w:p>
                  </w:txbxContent>
                </v:textbox>
              </v:shape>
            </w:pict>
          </mc:Fallback>
        </mc:AlternateContent>
      </w:r>
      <w:proofErr w:type="spellStart"/>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proofErr w:type="spellEnd"/>
      <w:r w:rsidR="009A798F" w:rsidRPr="00ED0515">
        <w:rPr>
          <w:rFonts w:eastAsia="Times New Roman" w:cs="Times New Roman"/>
          <w:b/>
          <w:bCs/>
          <w:i/>
          <w:iCs/>
          <w:color w:val="000000"/>
          <w:sz w:val="22"/>
          <w:lang w:val="en-GB" w:eastAsia="en-GB"/>
        </w:rPr>
        <w:t xml:space="preserve"> </w:t>
      </w:r>
      <w:proofErr w:type="spellStart"/>
      <w:r w:rsidR="009A798F" w:rsidRPr="00ED0515">
        <w:rPr>
          <w:rFonts w:eastAsia="Times New Roman" w:cs="Times New Roman"/>
          <w:b/>
          <w:bCs/>
          <w:i/>
          <w:iCs/>
          <w:color w:val="000000"/>
          <w:sz w:val="22"/>
          <w:lang w:val="en-GB" w:eastAsia="en-GB"/>
        </w:rPr>
        <w:t>pipiens</w:t>
      </w:r>
      <w:proofErr w:type="spellEnd"/>
      <w:r w:rsidR="00526715">
        <w:rPr>
          <w:noProof/>
          <w:lang w:val="de-LU" w:eastAsia="de-LU"/>
        </w:rPr>
        <w:drawing>
          <wp:inline distT="0" distB="0" distL="0" distR="0" wp14:anchorId="72D3557E" wp14:editId="111937FE">
            <wp:extent cx="5731510" cy="1104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3956"/>
                    <a:stretch/>
                  </pic:blipFill>
                  <pic:spPr bwMode="auto">
                    <a:xfrm>
                      <a:off x="0" y="0"/>
                      <a:ext cx="5731510" cy="11049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de-LU" w:eastAsia="de-LU"/>
        </w:rPr>
        <w:drawing>
          <wp:inline distT="0" distB="0" distL="0" distR="0" wp14:anchorId="3F9553F8" wp14:editId="749A7125">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de-LU" w:eastAsia="de-LU"/>
        </w:rPr>
        <w:drawing>
          <wp:inline distT="0" distB="0" distL="0" distR="0" wp14:anchorId="4E2880D4" wp14:editId="67571A3F">
            <wp:extent cx="5731510" cy="10515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5213" b="1"/>
                    <a:stretch/>
                  </pic:blipFill>
                  <pic:spPr bwMode="auto">
                    <a:xfrm>
                      <a:off x="0" y="0"/>
                      <a:ext cx="5731510" cy="105156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77777777" w:rsidR="00CF48E1" w:rsidRDefault="00C84320" w:rsidP="00186566">
      <w:pPr>
        <w:rPr>
          <w:b/>
          <w:bCs/>
        </w:rPr>
      </w:pPr>
      <w:r w:rsidRPr="007717BC">
        <w:rPr>
          <w:b/>
          <w:bCs/>
        </w:rPr>
        <w:t xml:space="preserve"> </w:t>
      </w:r>
    </w:p>
    <w:p w14:paraId="154A84F1" w14:textId="6A40BE92"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2</w:t>
      </w:r>
      <w:r w:rsidR="000211A1">
        <w:t xml:space="preserve"> and </w:t>
      </w:r>
      <w:r w:rsidR="003C3A52">
        <w:rPr>
          <w:i/>
          <w:iCs/>
        </w:rPr>
        <w:t>K</w:t>
      </w:r>
      <w:r w:rsidR="000211A1">
        <w:t>=6</w:t>
      </w:r>
      <w:r w:rsidR="003C3A52">
        <w:t xml:space="preserve"> 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C92331">
        <w:t xml:space="preserve">Note that for </w:t>
      </w:r>
      <w:r w:rsidR="00C92331" w:rsidRPr="00C92331">
        <w:rPr>
          <w:i/>
          <w:iCs/>
        </w:rPr>
        <w:t>K</w:t>
      </w:r>
      <w:r w:rsidR="00C92331">
        <w:t>=</w:t>
      </w:r>
      <w:r w:rsidR="006150F2">
        <w:t>6</w:t>
      </w:r>
      <w:r w:rsidR="00C92331">
        <w:t xml:space="preserve"> </w:t>
      </w:r>
      <w:r w:rsidR="006150F2">
        <w:t>(</w:t>
      </w:r>
      <w:r w:rsidR="006150F2">
        <w:rPr>
          <w:i/>
          <w:iCs/>
        </w:rPr>
        <w:t>M. florea</w:t>
      </w:r>
      <w:r w:rsidR="006150F2">
        <w:t>)</w:t>
      </w:r>
      <w:r w:rsidR="006150F2" w:rsidRPr="006150F2">
        <w:t xml:space="preserve"> </w:t>
      </w:r>
      <w:r w:rsidR="00C92331">
        <w:t xml:space="preserve">and </w:t>
      </w:r>
      <w:r w:rsidR="00C92331" w:rsidRPr="00C92331">
        <w:rPr>
          <w:i/>
          <w:iCs/>
        </w:rPr>
        <w:t>K</w:t>
      </w:r>
      <w:r w:rsidR="00C92331">
        <w:t xml:space="preserve">=3 </w:t>
      </w:r>
      <w:r w:rsidR="006150F2">
        <w:t>(</w:t>
      </w:r>
      <w:r w:rsidR="006150F2">
        <w:rPr>
          <w:i/>
          <w:iCs/>
        </w:rPr>
        <w:t>S. pipiens</w:t>
      </w:r>
      <w:r w:rsidR="006150F2">
        <w:t xml:space="preserve">) </w:t>
      </w:r>
      <w:r w:rsidR="00C92331">
        <w:t>we displayed the average of runs for the major mode.</w:t>
      </w:r>
      <w:r w:rsidR="008F46E6">
        <w:t xml:space="preserve"> Sample sizes ratios are divided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r w:rsidR="009D20B1" w:rsidRPr="009D20B1">
        <w:t>pipiens</w:t>
      </w:r>
      <w:r w:rsidR="009D20B1">
        <w:t xml:space="preserve">) </w:t>
      </w:r>
      <w:r w:rsidR="008F46E6" w:rsidRPr="009D20B1">
        <w:t>in</w:t>
      </w:r>
      <w:r w:rsidR="009D20B1">
        <w:t>dividuals from</w:t>
      </w:r>
      <w:r w:rsidR="008F46E6">
        <w:t xml:space="preserve"> Luxembourg</w:t>
      </w:r>
      <w:r w:rsidR="009D20B1">
        <w:t>.</w:t>
      </w:r>
    </w:p>
    <w:p w14:paraId="653A5BAE" w14:textId="6C12A019" w:rsidR="00DF4911" w:rsidRPr="00A90F45" w:rsidRDefault="002C3192" w:rsidP="00186566">
      <w:pPr>
        <w:rPr>
          <w:noProof/>
          <w:lang w:val="en-GB"/>
        </w:rPr>
      </w:pPr>
      <w:r w:rsidRPr="008247FA">
        <w:rPr>
          <w:noProof/>
          <w:lang w:val="de-LU" w:eastAsia="de-LU"/>
        </w:rPr>
        <w:lastRenderedPageBreak/>
        <w:drawing>
          <wp:anchor distT="0" distB="0" distL="114300" distR="114300" simplePos="0" relativeHeight="251689984" behindDoc="0" locked="0" layoutInCell="1" allowOverlap="1" wp14:anchorId="45E9627E" wp14:editId="4531D901">
            <wp:simplePos x="0" y="0"/>
            <wp:positionH relativeFrom="column">
              <wp:posOffset>3336290</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703296" behindDoc="0" locked="0" layoutInCell="1" allowOverlap="1" wp14:anchorId="0D7D5C6E" wp14:editId="32883B0C">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5C3158" w:rsidRPr="00F3668F" w:rsidRDefault="005C3158"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30"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NLEIQIAACI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" stroked="f">
                <v:textbox>
                  <w:txbxContent>
                    <w:p w14:paraId="66FA514B" w14:textId="6A458242" w:rsidR="005C3158" w:rsidRPr="00F3668F" w:rsidRDefault="005C3158" w:rsidP="00F3668F">
                      <w:r w:rsidRPr="00F3668F">
                        <w:t>A)</w:t>
                      </w:r>
                    </w:p>
                  </w:txbxContent>
                </v:textbox>
              </v:shape>
            </w:pict>
          </mc:Fallback>
        </mc:AlternateContent>
      </w:r>
      <w:r w:rsidR="00F3668F">
        <w:rPr>
          <w:noProof/>
          <w:lang w:val="de-LU" w:eastAsia="de-LU"/>
        </w:rPr>
        <mc:AlternateContent>
          <mc:Choice Requires="wps">
            <w:drawing>
              <wp:anchor distT="45720" distB="45720" distL="114300" distR="114300" simplePos="0" relativeHeight="251693056" behindDoc="1" locked="0" layoutInCell="1" allowOverlap="1" wp14:anchorId="4B023170" wp14:editId="2F4E00D2">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5C3158" w:rsidRPr="00F3668F" w:rsidRDefault="005C3158"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31"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5d6KQIAADEEAAAOAAAAZHJzL2Uyb0RvYy54bWysU9uO2yAQfa/Uf0C8N46dS7NWnNU221SV&#10;thdptx+AMY5RgaFAYqdfvwNOs2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" stroked="f">
                <v:textbox>
                  <w:txbxContent>
                    <w:p w14:paraId="35CAE59F" w14:textId="6E04C204" w:rsidR="005C3158" w:rsidRPr="00F3668F" w:rsidRDefault="005C3158" w:rsidP="00DF4911">
                      <w:pPr>
                        <w:rPr>
                          <w:sz w:val="20"/>
                        </w:rPr>
                      </w:pPr>
                      <w:r w:rsidRPr="00F3668F">
                        <w:rPr>
                          <w:sz w:val="20"/>
                        </w:rPr>
                        <w:t>Density</w:t>
                      </w:r>
                    </w:p>
                  </w:txbxContent>
                </v:textbox>
              </v:shape>
            </w:pict>
          </mc:Fallback>
        </mc:AlternateContent>
      </w:r>
      <w:r w:rsidR="00F3668F">
        <w:rPr>
          <w:noProof/>
          <w:lang w:val="de-LU" w:eastAsia="de-LU"/>
        </w:rPr>
        <mc:AlternateContent>
          <mc:Choice Requires="wps">
            <w:drawing>
              <wp:anchor distT="45720" distB="45720" distL="114300" distR="114300" simplePos="0" relativeHeight="251701248" behindDoc="0" locked="0" layoutInCell="1" allowOverlap="1" wp14:anchorId="0C9C2C7A" wp14:editId="66275232">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B68EE6B" w:rsidR="005C3158" w:rsidRDefault="005C3158" w:rsidP="00F3668F">
                            <w:r>
                              <w:rPr>
                                <w:i/>
                              </w:rPr>
                              <w:t xml:space="preserve">M. florea </w:t>
                            </w:r>
                            <w:r>
                              <w:rPr>
                                <w:i/>
                              </w:rPr>
                              <w:tab/>
                            </w:r>
                            <w:r>
                              <w:rPr>
                                <w:i/>
                              </w:rPr>
                              <w:tab/>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2"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" stroked="f">
                <v:textbox>
                  <w:txbxContent>
                    <w:p w14:paraId="09CAEFB0" w14:textId="2B68EE6B" w:rsidR="005C3158" w:rsidRDefault="005C3158" w:rsidP="00F3668F">
                      <w:r>
                        <w:rPr>
                          <w:i/>
                        </w:rPr>
                        <w:t xml:space="preserve">M. florea </w:t>
                      </w:r>
                      <w:r>
                        <w:rPr>
                          <w:i/>
                        </w:rPr>
                        <w:tab/>
                      </w:r>
                      <w:r>
                        <w:rPr>
                          <w:i/>
                        </w:rPr>
                        <w:tab/>
                      </w:r>
                      <w:r>
                        <w:rPr>
                          <w:i/>
                        </w:rPr>
                        <w:tab/>
                      </w:r>
                      <w:r>
                        <w:rPr>
                          <w:i/>
                        </w:rPr>
                        <w:tab/>
                      </w:r>
                      <w:r>
                        <w:rPr>
                          <w:i/>
                        </w:rPr>
                        <w:tab/>
                        <w:t xml:space="preserve">      S. pipiens</w:t>
                      </w:r>
                    </w:p>
                  </w:txbxContent>
                </v:textbox>
              </v:shape>
            </w:pict>
          </mc:Fallback>
        </mc:AlternateContent>
      </w:r>
      <w:r w:rsidR="007306E4" w:rsidRPr="00A90F45">
        <w:rPr>
          <w:noProof/>
          <w:lang w:val="en-GB"/>
        </w:rPr>
        <w:t xml:space="preserve"> </w:t>
      </w:r>
    </w:p>
    <w:p w14:paraId="07DA22E6" w14:textId="26EDBF01" w:rsidR="00DF4911" w:rsidRPr="00A90F45" w:rsidRDefault="002C3192" w:rsidP="00186566">
      <w:pPr>
        <w:rPr>
          <w:noProof/>
          <w:lang w:val="en-GB"/>
        </w:rPr>
      </w:pPr>
      <w:r w:rsidRPr="0091056A">
        <w:rPr>
          <w:noProof/>
          <w:lang w:val="de-LU" w:eastAsia="de-LU"/>
        </w:rPr>
        <w:drawing>
          <wp:anchor distT="0" distB="0" distL="114300" distR="114300" simplePos="0" relativeHeight="251709440" behindDoc="1" locked="0" layoutInCell="1" allowOverlap="1" wp14:anchorId="27A6DEC5" wp14:editId="7AEAF831">
            <wp:simplePos x="0" y="0"/>
            <wp:positionH relativeFrom="column">
              <wp:posOffset>238125</wp:posOffset>
            </wp:positionH>
            <wp:positionV relativeFrom="paragraph">
              <wp:posOffset>2286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CA6E1C" w14:textId="17F35633" w:rsidR="00DF4911" w:rsidRPr="00A90F45" w:rsidRDefault="00DF4911" w:rsidP="00186566">
      <w:pPr>
        <w:rPr>
          <w:noProof/>
          <w:lang w:val="en-GB"/>
        </w:rPr>
      </w:pPr>
    </w:p>
    <w:p w14:paraId="1F618EF6" w14:textId="6A2AAC26" w:rsidR="00DF4911" w:rsidRPr="00A90F45" w:rsidRDefault="00DF4911" w:rsidP="00186566">
      <w:pPr>
        <w:rPr>
          <w:noProof/>
          <w:lang w:val="en-GB"/>
        </w:rPr>
      </w:pPr>
    </w:p>
    <w:p w14:paraId="5E389E4C" w14:textId="2194D7CB" w:rsidR="00DF4911" w:rsidRPr="00A90F45" w:rsidRDefault="002C3192" w:rsidP="00186566">
      <w:pPr>
        <w:rPr>
          <w:noProof/>
          <w:lang w:val="en-GB"/>
        </w:rPr>
      </w:pPr>
      <w:r>
        <w:rPr>
          <w:noProof/>
          <w:lang w:val="de-LU" w:eastAsia="de-LU"/>
        </w:rPr>
        <mc:AlternateContent>
          <mc:Choice Requires="wps">
            <w:drawing>
              <wp:anchor distT="45720" distB="45720" distL="114300" distR="114300" simplePos="0" relativeHeight="251686912" behindDoc="1" locked="0" layoutInCell="1" allowOverlap="1" wp14:anchorId="787BA45C" wp14:editId="67C6D0C1">
                <wp:simplePos x="0" y="0"/>
                <wp:positionH relativeFrom="column">
                  <wp:posOffset>2240280</wp:posOffset>
                </wp:positionH>
                <wp:positionV relativeFrom="paragraph">
                  <wp:posOffset>8255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5C3158" w:rsidRPr="00F3668F" w:rsidRDefault="005C3158"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3" type="#_x0000_t202" style="position:absolute;margin-left:176.4pt;margin-top:6.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" stroked="f">
                <v:textbox>
                  <w:txbxContent>
                    <w:p w14:paraId="48581D7E" w14:textId="55BC6B50" w:rsidR="005C3158" w:rsidRPr="00F3668F" w:rsidRDefault="005C3158" w:rsidP="00DF4911">
                      <w:pPr>
                        <w:rPr>
                          <w:sz w:val="20"/>
                        </w:rPr>
                      </w:pPr>
                      <w:r w:rsidRPr="00F3668F">
                        <w:rPr>
                          <w:sz w:val="20"/>
                        </w:rPr>
                        <w:t>Discrimination function</w:t>
                      </w:r>
                    </w:p>
                  </w:txbxContent>
                </v:textbox>
              </v:shape>
            </w:pict>
          </mc:Fallback>
        </mc:AlternateContent>
      </w:r>
      <w:r w:rsidR="00F3668F">
        <w:rPr>
          <w:noProof/>
          <w:lang w:val="de-LU" w:eastAsia="de-LU"/>
        </w:rPr>
        <mc:AlternateContent>
          <mc:Choice Requires="wps">
            <w:drawing>
              <wp:anchor distT="45720" distB="45720" distL="114300" distR="114300" simplePos="0" relativeHeight="251705344" behindDoc="0" locked="0" layoutInCell="1" allowOverlap="1" wp14:anchorId="77BF9961" wp14:editId="1F374672">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5C3158" w:rsidRPr="00F3668F" w:rsidRDefault="005C3158"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4"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" stroked="f">
                <v:textbox>
                  <w:txbxContent>
                    <w:p w14:paraId="50BD327A" w14:textId="2F442246" w:rsidR="005C3158" w:rsidRPr="00F3668F" w:rsidRDefault="005C3158" w:rsidP="00F3668F">
                      <w:r>
                        <w:t>B</w:t>
                      </w:r>
                      <w:r w:rsidRPr="00F3668F">
                        <w:t>)</w:t>
                      </w:r>
                    </w:p>
                  </w:txbxContent>
                </v:textbox>
              </v:shape>
            </w:pict>
          </mc:Fallback>
        </mc:AlternateContent>
      </w:r>
    </w:p>
    <w:p w14:paraId="2C23DCDA" w14:textId="0FB00D36" w:rsidR="00AE0B66" w:rsidRPr="00A90F45" w:rsidRDefault="002C3192" w:rsidP="00186566">
      <w:pPr>
        <w:rPr>
          <w:noProof/>
          <w:lang w:val="en-GB"/>
        </w:rPr>
      </w:pPr>
      <w:r w:rsidRPr="00D84E1C">
        <w:rPr>
          <w:noProof/>
          <w:lang w:val="de-LU" w:eastAsia="de-LU"/>
        </w:rPr>
        <w:drawing>
          <wp:anchor distT="0" distB="0" distL="114300" distR="114300" simplePos="0" relativeHeight="251710464" behindDoc="0" locked="0" layoutInCell="1" allowOverlap="1" wp14:anchorId="3754B1AC" wp14:editId="232D9A8C">
            <wp:simplePos x="0" y="0"/>
            <wp:positionH relativeFrom="column">
              <wp:posOffset>205105</wp:posOffset>
            </wp:positionH>
            <wp:positionV relativeFrom="paragraph">
              <wp:posOffset>19367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sidRPr="009826ED">
        <w:rPr>
          <w:noProof/>
          <w:lang w:val="de-LU" w:eastAsia="de-LU"/>
        </w:rPr>
        <w:drawing>
          <wp:anchor distT="0" distB="0" distL="114300" distR="114300" simplePos="0" relativeHeight="251691008" behindDoc="0" locked="0" layoutInCell="1" allowOverlap="1" wp14:anchorId="426F962C" wp14:editId="6F39F2AA">
            <wp:simplePos x="0" y="0"/>
            <wp:positionH relativeFrom="column">
              <wp:posOffset>3345815</wp:posOffset>
            </wp:positionH>
            <wp:positionV relativeFrom="paragraph">
              <wp:posOffset>18986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43D1C302" w14:textId="5AA13E05" w:rsidR="009826ED" w:rsidRPr="00A90F45" w:rsidRDefault="009826ED" w:rsidP="00186566">
      <w:pPr>
        <w:rPr>
          <w:noProof/>
          <w:lang w:val="en-GB"/>
        </w:rPr>
      </w:pPr>
    </w:p>
    <w:p w14:paraId="78BC755B" w14:textId="3F94F549" w:rsidR="000B2CB3" w:rsidRPr="00A90F45" w:rsidRDefault="000B2CB3" w:rsidP="00186566">
      <w:pPr>
        <w:rPr>
          <w:noProof/>
          <w:lang w:val="en-GB"/>
        </w:rPr>
      </w:pPr>
    </w:p>
    <w:p w14:paraId="3D467B37" w14:textId="09FF6923" w:rsidR="00A61574" w:rsidRPr="00A90F45" w:rsidRDefault="00F3668F" w:rsidP="00C02CE4">
      <w:pPr>
        <w:rPr>
          <w:b/>
          <w:bCs/>
          <w:lang w:val="en-GB"/>
        </w:rPr>
      </w:pPr>
      <w:r>
        <w:rPr>
          <w:noProof/>
          <w:lang w:val="de-LU" w:eastAsia="de-LU"/>
        </w:rPr>
        <mc:AlternateContent>
          <mc:Choice Requires="wps">
            <w:drawing>
              <wp:anchor distT="45720" distB="45720" distL="114300" distR="114300" simplePos="0" relativeHeight="251707392" behindDoc="0" locked="0" layoutInCell="1" allowOverlap="1" wp14:anchorId="16EB013F" wp14:editId="1D1F6037">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5C3158" w:rsidRPr="00F3668F" w:rsidRDefault="005C3158"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5"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" stroked="f">
                <v:textbox>
                  <w:txbxContent>
                    <w:p w14:paraId="69AE14CB" w14:textId="253250BC" w:rsidR="005C3158" w:rsidRPr="00F3668F" w:rsidRDefault="005C3158" w:rsidP="00F3668F">
                      <w:r>
                        <w:t>C</w:t>
                      </w:r>
                      <w:r w:rsidRPr="00F3668F">
                        <w:t>)</w:t>
                      </w:r>
                    </w:p>
                  </w:txbxContent>
                </v:textbox>
              </v:shape>
            </w:pict>
          </mc:Fallback>
        </mc:AlternateContent>
      </w:r>
    </w:p>
    <w:p w14:paraId="1BABA46F" w14:textId="03B09F5E" w:rsidR="00C02CE4" w:rsidRPr="00A90F45" w:rsidRDefault="002C3192" w:rsidP="00186566">
      <w:pPr>
        <w:rPr>
          <w:b/>
          <w:bCs/>
          <w:lang w:val="en-GB"/>
        </w:rPr>
      </w:pPr>
      <w:r w:rsidRPr="009826ED">
        <w:rPr>
          <w:noProof/>
          <w:lang w:val="de-LU" w:eastAsia="de-LU"/>
        </w:rPr>
        <w:drawing>
          <wp:anchor distT="0" distB="0" distL="114300" distR="114300" simplePos="0" relativeHeight="251679744" behindDoc="0" locked="0" layoutInCell="1" allowOverlap="1" wp14:anchorId="7DAC3B73" wp14:editId="4EA5661E">
            <wp:simplePos x="0" y="0"/>
            <wp:positionH relativeFrom="column">
              <wp:posOffset>413512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de-LU" w:eastAsia="de-LU"/>
        </w:rPr>
        <w:drawing>
          <wp:anchor distT="0" distB="0" distL="114300" distR="114300" simplePos="0" relativeHeight="251712512" behindDoc="0" locked="0" layoutInCell="1" allowOverlap="1" wp14:anchorId="061D5F89" wp14:editId="366FBEC7">
            <wp:simplePos x="0" y="0"/>
            <wp:positionH relativeFrom="column">
              <wp:posOffset>922655</wp:posOffset>
            </wp:positionH>
            <wp:positionV relativeFrom="paragraph">
              <wp:posOffset>14287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68F">
        <w:rPr>
          <w:noProof/>
          <w:lang w:val="de-LU" w:eastAsia="de-LU"/>
        </w:rPr>
        <mc:AlternateContent>
          <mc:Choice Requires="wps">
            <w:drawing>
              <wp:anchor distT="45720" distB="45720" distL="114300" distR="114300" simplePos="0" relativeHeight="251684864" behindDoc="0" locked="0" layoutInCell="1" allowOverlap="1" wp14:anchorId="45025098" wp14:editId="77F6AC36">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5C3158" w:rsidRPr="00F3668F" w:rsidRDefault="005C3158"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6"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" stroked="f">
                <v:textbox>
                  <w:txbxContent>
                    <w:p w14:paraId="3818B404" w14:textId="6DF0D624" w:rsidR="005C3158" w:rsidRPr="00F3668F" w:rsidRDefault="005C3158" w:rsidP="009826ED">
                      <w:pPr>
                        <w:rPr>
                          <w:sz w:val="20"/>
                        </w:rPr>
                      </w:pPr>
                      <w:r w:rsidRPr="00F3668F">
                        <w:rPr>
                          <w:sz w:val="20"/>
                        </w:rPr>
                        <w:t>Cologne</w:t>
                      </w:r>
                    </w:p>
                  </w:txbxContent>
                </v:textbox>
              </v:shape>
            </w:pict>
          </mc:Fallback>
        </mc:AlternateContent>
      </w:r>
    </w:p>
    <w:p w14:paraId="22FA1A15" w14:textId="59E3F78E" w:rsidR="00A61574" w:rsidRPr="00A90F45" w:rsidRDefault="00675EBE" w:rsidP="00186566">
      <w:pPr>
        <w:rPr>
          <w:b/>
          <w:bCs/>
          <w:lang w:val="en-GB"/>
        </w:rPr>
      </w:pPr>
      <w:r w:rsidRPr="009826ED">
        <w:rPr>
          <w:noProof/>
          <w:lang w:val="de-LU" w:eastAsia="de-LU"/>
        </w:rPr>
        <w:drawing>
          <wp:anchor distT="0" distB="0" distL="114300" distR="114300" simplePos="0" relativeHeight="251680768" behindDoc="0" locked="0" layoutInCell="1" allowOverlap="1" wp14:anchorId="45562CE9" wp14:editId="78698112">
            <wp:simplePos x="0" y="0"/>
            <wp:positionH relativeFrom="column">
              <wp:posOffset>4077970</wp:posOffset>
            </wp:positionH>
            <wp:positionV relativeFrom="paragraph">
              <wp:posOffset>46482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p>
    <w:p w14:paraId="58FD3597" w14:textId="101159A1" w:rsidR="00A90A2B" w:rsidRPr="00A90F45" w:rsidRDefault="002C3192" w:rsidP="00186566">
      <w:pPr>
        <w:rPr>
          <w:b/>
          <w:bCs/>
          <w:lang w:val="en-GB"/>
        </w:rPr>
      </w:pPr>
      <w:r w:rsidRPr="00D84E1C">
        <w:rPr>
          <w:b/>
          <w:bCs/>
          <w:noProof/>
          <w:lang w:val="de-LU" w:eastAsia="de-LU"/>
        </w:rPr>
        <w:drawing>
          <wp:anchor distT="0" distB="0" distL="114300" distR="114300" simplePos="0" relativeHeight="251711488" behindDoc="0" locked="0" layoutInCell="1" allowOverlap="1" wp14:anchorId="3AAE7F18" wp14:editId="4AE3D9A1">
            <wp:simplePos x="0" y="0"/>
            <wp:positionH relativeFrom="column">
              <wp:posOffset>855345</wp:posOffset>
            </wp:positionH>
            <wp:positionV relativeFrom="paragraph">
              <wp:posOffset>12192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682816" behindDoc="0" locked="0" layoutInCell="1" allowOverlap="1" wp14:anchorId="38A17A79" wp14:editId="48E94E7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5C3158" w:rsidRPr="00F3668F" w:rsidRDefault="005C3158"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7"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" stroked="f">
                <v:textbox>
                  <w:txbxContent>
                    <w:p w14:paraId="708D268D" w14:textId="4F58C020" w:rsidR="005C3158" w:rsidRPr="00F3668F" w:rsidRDefault="005C3158" w:rsidP="009826ED">
                      <w:pPr>
                        <w:rPr>
                          <w:sz w:val="20"/>
                        </w:rPr>
                      </w:pPr>
                      <w:r w:rsidRPr="00F3668F">
                        <w:rPr>
                          <w:sz w:val="20"/>
                        </w:rPr>
                        <w:t>Luxembourg</w:t>
                      </w:r>
                    </w:p>
                  </w:txbxContent>
                </v:textbox>
              </v:shape>
            </w:pict>
          </mc:Fallback>
        </mc:AlternateContent>
      </w:r>
    </w:p>
    <w:p w14:paraId="17AD9445" w14:textId="11C6B407" w:rsidR="00F3668F" w:rsidRPr="00A90F45" w:rsidRDefault="00F3668F" w:rsidP="00186566">
      <w:pPr>
        <w:rPr>
          <w:b/>
          <w:bCs/>
          <w:lang w:val="en-GB"/>
        </w:rPr>
      </w:pPr>
    </w:p>
    <w:p w14:paraId="39041018" w14:textId="2D6586A4"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 xml:space="preserve">C) Assignment results for each </w:t>
      </w:r>
      <w:r w:rsidR="002C5C2B">
        <w:t xml:space="preserve">individual in both urban areas; </w:t>
      </w:r>
      <w:r w:rsidR="00330BE7">
        <w:t>apparent “</w:t>
      </w:r>
      <w:r w:rsidR="00A215A4">
        <w:t>random</w:t>
      </w:r>
      <w:r w:rsidR="00330BE7">
        <w:t>”</w:t>
      </w:r>
      <w:r w:rsidR="00A215A4">
        <w:t xml:space="preserve"> mixing of colors highlights the lack of spatial structure.</w:t>
      </w:r>
    </w:p>
    <w:p w14:paraId="28864E8C" w14:textId="04D4D325" w:rsidR="00B34036" w:rsidRDefault="00B34036" w:rsidP="001E1E6D">
      <w:pPr>
        <w:pStyle w:val="Heading1"/>
      </w:pPr>
      <w:r>
        <w:lastRenderedPageBreak/>
        <w:t>DISCUSSION</w:t>
      </w:r>
    </w:p>
    <w:p w14:paraId="73B4D68E" w14:textId="593A1E55"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 remarkably high genetic connectivity across tens of kilometers of urbanized landscapes bearing 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0DEC7292" w14:textId="2A445827" w:rsidR="00FA1914" w:rsidRPr="00FA1914"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042AA8">
        <w:t xml:space="preserve">. </w:t>
      </w:r>
      <w:r w:rsidR="0085294B">
        <w:t xml:space="preserve">Six genetic clusters for </w:t>
      </w:r>
      <w:r w:rsidR="0085294B">
        <w:rPr>
          <w:i/>
          <w:iCs/>
        </w:rPr>
        <w:t>M. florea</w:t>
      </w:r>
      <w:r w:rsidR="0085294B">
        <w:t xml:space="preserve"> and three genetic clusters for </w:t>
      </w:r>
      <w:r w:rsidR="0085294B">
        <w:rPr>
          <w:i/>
          <w:iCs/>
        </w:rPr>
        <w:t>S. pipiens</w:t>
      </w:r>
      <w:r w:rsidR="0085294B">
        <w:t xml:space="preserve"> were supported by </w:t>
      </w:r>
      <w:r>
        <w:t xml:space="preserve">both </w:t>
      </w:r>
      <w:r w:rsidR="0085294B">
        <w:t>structure detection approaches</w:t>
      </w:r>
      <w:r w:rsidR="009965BE">
        <w:t xml:space="preserve"> (Table 1; Fig.2-3)</w:t>
      </w:r>
      <w:r w:rsidR="005179B8">
        <w:t xml:space="preserve">. </w:t>
      </w:r>
      <w:r w:rsidR="009965BE">
        <w:t xml:space="preserve">Superficially, </w:t>
      </w:r>
      <w:r w:rsidR="005179B8">
        <w:t>this cross-methodological agreement may strengthen our confidence in the clustering of individuals</w:t>
      </w:r>
      <w:r w:rsidR="009965BE">
        <w:t>. However</w:t>
      </w:r>
      <w:r w:rsidR="005179B8">
        <w:t>, two major limits beli</w:t>
      </w:r>
      <w:r w:rsidR="009965BE">
        <w:t>e this simple conclusion. First, the structure did not map at all on geographic origins, within or even between study areas (Fig. 2-3). This can be seen in the spatially random and mixed assignments in the STRUCTURE analys</w:t>
      </w:r>
      <w:r w:rsidR="00927A67">
        <w:t>e</w:t>
      </w:r>
      <w:r w:rsidR="009965BE">
        <w:t>s (Fig. 2)</w:t>
      </w:r>
      <w:r w:rsidR="00927A67">
        <w:t>. Not a single cluster is restricted to a specific study area.</w:t>
      </w:r>
      <w:r w:rsidR="009965BE">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rsidR="009965BE">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p>
    <w:p w14:paraId="45269FE6" w14:textId="08CF25DE" w:rsidR="003D6EAF" w:rsidRDefault="00927A67" w:rsidP="00056907">
      <w:r>
        <w:t xml:space="preserve">Genetic isolation analyses support the conclusions drawn from structure analyses. An extremely low IBD </w:t>
      </w:r>
      <w:proofErr w:type="gramStart"/>
      <w:r>
        <w:t>is detected</w:t>
      </w:r>
      <w:proofErr w:type="gramEnd"/>
      <w:r>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w:t>
      </w:r>
      <w:r>
        <w:lastRenderedPageBreak/>
        <w:t>significance values should be contrasted with the low goodness-of-fit. No such relationship exist</w:t>
      </w:r>
      <w:r w:rsidR="00700AB0">
        <w:t>s</w:t>
      </w:r>
      <w:r>
        <w:t xml:space="preserve"> within study areas, even when splitting pairwise indices of similarity and distance into geographic distance classes.</w:t>
      </w:r>
    </w:p>
    <w:p w14:paraId="1732F08F" w14:textId="2D274C9E" w:rsidR="002A1F11"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77777777"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xml:space="preserve">, but we are confident that we lowered this bias by using more flexible parameters in our runs and by comparing </w:t>
      </w:r>
      <w:proofErr w:type="spellStart"/>
      <w:r w:rsidR="002F5CAD">
        <w:t>outcomess</w:t>
      </w:r>
      <w:proofErr w:type="spellEnd"/>
      <w:r w:rsidR="002F5CAD">
        <w:t xml:space="preserve">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7452E736" w14:textId="311C0645" w:rsidR="00B53E2A" w:rsidRPr="00B53E2A" w:rsidRDefault="00970970" w:rsidP="00056907">
      <w:r>
        <w:t xml:space="preserve">We have started investigating genetic connectivity </w:t>
      </w:r>
      <w:r w:rsidR="00F4178A">
        <w:t>in</w:t>
      </w:r>
      <w:r>
        <w:t xml:space="preserve"> other pollinators which may be more sensitive to anthropogenic landscape disturbance</w:t>
      </w:r>
      <w:r w:rsidRPr="008C5F0F">
        <w:t xml:space="preserve"> </w:t>
      </w:r>
      <w:r>
        <w:t>in one of our study areas (Luxembourg). They include a bee fly (</w:t>
      </w:r>
      <w:proofErr w:type="spellStart"/>
      <w:r>
        <w:rPr>
          <w:i/>
        </w:rPr>
        <w:t>Bombylius</w:t>
      </w:r>
      <w:proofErr w:type="spellEnd"/>
      <w:r>
        <w:rPr>
          <w:i/>
        </w:rPr>
        <w:t xml:space="preserve"> </w:t>
      </w:r>
      <w:r w:rsidRPr="008C5F0F">
        <w:rPr>
          <w:i/>
        </w:rPr>
        <w:t>major</w:t>
      </w:r>
      <w:r>
        <w:t xml:space="preserve">), which is dependent on wild bee hosts and may be limited in its effective dispersal by the same landscape features affecting its hosts, </w:t>
      </w:r>
      <w:r w:rsidRPr="008C5F0F">
        <w:t>and</w:t>
      </w:r>
      <w:r>
        <w:t xml:space="preserve"> a wild bee (</w:t>
      </w:r>
      <w:r>
        <w:rPr>
          <w:i/>
        </w:rPr>
        <w:t>Andrena cineraria</w:t>
      </w:r>
      <w:r>
        <w:t>). Distance to suitable habitat is known to limit wild bees use of the landscape relative to hoverflies</w:t>
      </w:r>
      <w:r w:rsidR="00F4178A">
        <w:t xml:space="preserve"> </w:t>
      </w:r>
      <w:r w:rsidR="00F4178A">
        <w:fldChar w:fldCharType="begin"/>
      </w:r>
      <w:r w:rsidR="00F4178A">
        <w:instrText xml:space="preserve"> ADDIN ZOTERO_ITEM CSL_CITATION {"citationID":"MUeaeq3V","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4178A">
        <w:fldChar w:fldCharType="separate"/>
      </w:r>
      <w:r w:rsidR="00F4178A" w:rsidRPr="00F4178A">
        <w:rPr>
          <w:rFonts w:cs="Times New Roman"/>
        </w:rPr>
        <w:t>(Jauker et al., 2009)</w:t>
      </w:r>
      <w:r w:rsidR="00F4178A">
        <w:fldChar w:fldCharType="end"/>
      </w:r>
      <w:r w:rsidR="00F4178A">
        <w:t>,</w:t>
      </w:r>
      <w:r>
        <w:t xml:space="preserve"> so it will be interesting to compare their results to those of this study.</w:t>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4BD58522"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peri-urban agricultural </w:t>
      </w:r>
      <w:proofErr w:type="gramStart"/>
      <w:r>
        <w:t>habitats which</w:t>
      </w:r>
      <w:proofErr w:type="gramEnd"/>
      <w:r>
        <w:t>, although their genetic signal could be offset by a large number of local dispersers, would likely lower population density and genetic diversity.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325F12F6"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w:t>
      </w:r>
      <w:r w:rsidR="005C38C0">
        <w:lastRenderedPageBreak/>
        <w:t>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9277808" w14:textId="77777777" w:rsidR="00314DB8" w:rsidRDefault="00DB58C8" w:rsidP="00314DB8">
      <w:r>
        <w:lastRenderedPageBreak/>
        <w:t>Lastly, o</w:t>
      </w:r>
      <w:r w:rsidR="00700AB0">
        <w:t xml:space="preserve">ur positive results about the genetic connectivity should nevertheless be contrasted to the </w:t>
      </w:r>
      <w:r w:rsidR="006B529E">
        <w:t xml:space="preserve">relatively </w:t>
      </w:r>
      <w:r w:rsidR="00700AB0">
        <w:t xml:space="preserve">low genetic diversity in both species. Although our study species were widespread and abundant according to our sampling teams, their rather low genetic diversity could limit resilience when facing catastrophic events or gradual environmental changes. Indeed, genetic diversity </w:t>
      </w:r>
      <w:r w:rsidR="00700AB0" w:rsidRPr="004D4FD0">
        <w:t>is the raw material for evolutionary adaptatio</w:t>
      </w:r>
      <w:r w:rsidR="00700AB0">
        <w:t>n necessary to overcome environmental constraints on survival and growth. The hoverfly populations we studied could be at risk such as a new disease, or the ongoing threat of climate change. which may affect the sequential use of flower by the hoverfly community throughout the season by affecting plant phenology.</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B2CB27B" w14:textId="77777777" w:rsidR="00D74552" w:rsidRDefault="00F622C3" w:rsidP="00D74552">
      <w:pPr>
        <w:pStyle w:val="Bibliography"/>
      </w:pPr>
      <w:r>
        <w:fldChar w:fldCharType="begin"/>
      </w:r>
      <w:r w:rsidR="00AB1444">
        <w:rPr>
          <w:lang w:val="en-GB"/>
        </w:rPr>
        <w:instrText xml:space="preserve"> ADDIN ZOTERO_BIBL {"uncited":[],"omitted":[],"custom":[]} CSL_BIBLIOGRAPHY </w:instrText>
      </w:r>
      <w:r>
        <w:fldChar w:fldCharType="separate"/>
      </w:r>
      <w:r w:rsidR="00D74552">
        <w:t>Adamack, A.T., Gruber, B., 2014. PopGenReport: simplifying basic population genetic analyses in R. Methods Ecol. Evol. 4.</w:t>
      </w:r>
    </w:p>
    <w:p w14:paraId="5CC7F2D2" w14:textId="77777777" w:rsidR="00D74552" w:rsidRPr="00D74552" w:rsidRDefault="00D74552" w:rsidP="00D74552">
      <w:pPr>
        <w:pStyle w:val="Bibliography"/>
        <w:rPr>
          <w:lang w:val="fr-FR"/>
        </w:rPr>
      </w:pPr>
      <w:r>
        <w:t xml:space="preserve">Agapow, P.M., Burt, A., 2001. Indices of multilocus linkage disequilibrium. </w:t>
      </w:r>
      <w:r w:rsidRPr="00D74552">
        <w:rPr>
          <w:lang w:val="fr-FR"/>
        </w:rPr>
        <w:t>Mol. Ecol. Notes 1, 101–102. https://doi.org/10.1046/j.1471-8278.2000.00014.x</w:t>
      </w:r>
    </w:p>
    <w:p w14:paraId="7DBB4FD5" w14:textId="77777777" w:rsidR="00D74552" w:rsidRDefault="00D74552" w:rsidP="00D74552">
      <w:pPr>
        <w:pStyle w:val="Bibliography"/>
      </w:pPr>
      <w:r w:rsidRPr="00D74552">
        <w:rPr>
          <w:lang w:val="fr-FR"/>
        </w:rPr>
        <w:t xml:space="preserve">Aubert, J., Goeldlin de Tiefenau, P., 1981. Observations sur les migrations de Syrphides (Dipt.) dans les Alpes de Suisse occidentale. </w:t>
      </w:r>
      <w:r>
        <w:t>J. Swiss Entomol. Soc. 54. https://doi.org/10.5169/SEALS-402013</w:t>
      </w:r>
    </w:p>
    <w:p w14:paraId="15F28DA6" w14:textId="77777777" w:rsidR="00D74552" w:rsidRDefault="00D74552" w:rsidP="00D74552">
      <w:pPr>
        <w:pStyle w:val="Bibliography"/>
      </w:pPr>
      <w:r>
        <w:t xml:space="preserve">Aubert, J., Goeldlin, P., Lyon, J.-P., 1969. </w:t>
      </w:r>
      <w:r w:rsidRPr="00D74552">
        <w:rPr>
          <w:lang w:val="fr-FR"/>
        </w:rPr>
        <w:t xml:space="preserve">Essais de marquage et de reprise d’insectes migrateurs en automne 1968. </w:t>
      </w:r>
      <w:r>
        <w:t>J. Swiss Entomol. Soc. 42. https://doi.org/10.5169/SEALS-401588</w:t>
      </w:r>
    </w:p>
    <w:p w14:paraId="1530E91B" w14:textId="77777777" w:rsidR="00D74552" w:rsidRDefault="00D74552" w:rsidP="00D74552">
      <w:pPr>
        <w:pStyle w:val="Bibliography"/>
      </w:pPr>
      <w:r>
        <w:t>Bickel, D., Pape, T., Meier, R. (Eds.), 2009. Diptera Diversity: Status, Challenges and Tools. Brill.</w:t>
      </w:r>
    </w:p>
    <w:p w14:paraId="106B7572" w14:textId="77777777" w:rsidR="00D74552" w:rsidRDefault="00D74552" w:rsidP="00D74552">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05855894" w14:textId="77777777" w:rsidR="00D74552" w:rsidRDefault="00D74552" w:rsidP="00D74552">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67A3E826" w14:textId="77777777" w:rsidR="00D74552" w:rsidRDefault="00D74552" w:rsidP="00D74552">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160DF776" w14:textId="77777777" w:rsidR="00D74552" w:rsidRDefault="00D74552" w:rsidP="00D74552">
      <w:pPr>
        <w:pStyle w:val="Bibliography"/>
      </w:pPr>
      <w:r>
        <w:t>Bowler, D.E., Benton, T.G., 2005. Causes and consequences of animal dispersal strategies: relating individual behaviour to spatial dynamics. Biol. Rev. 80, 205–225. https://doi.org/10.1017/S1464793104006645</w:t>
      </w:r>
    </w:p>
    <w:p w14:paraId="30DB34CC" w14:textId="77777777" w:rsidR="00D74552" w:rsidRDefault="00D74552" w:rsidP="00D74552">
      <w:pPr>
        <w:pStyle w:val="Bibliography"/>
      </w:pPr>
      <w:r>
        <w:t>Branquart, E., Hemptinne, J.-L., 2000. Selectivity in the exploitation of floral resources by hoverflies (Diptera: Syrphinae). Ecography 23, 732–742. https://doi.org/10.1111/j.1600-0587.2000.tb00316.x</w:t>
      </w:r>
    </w:p>
    <w:p w14:paraId="64854229" w14:textId="77777777" w:rsidR="00D74552" w:rsidRDefault="00D74552" w:rsidP="00D74552">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674806BE" w14:textId="77777777" w:rsidR="00D74552" w:rsidRDefault="00D74552" w:rsidP="00D74552">
      <w:pPr>
        <w:pStyle w:val="Bibliography"/>
      </w:pPr>
      <w:r>
        <w:t>Brookfield, J.F.Y., 1996. A simple new method for estimating null allele frequency from heterozygote deficiency. Mol. Ecol. 5, 453–455.</w:t>
      </w:r>
    </w:p>
    <w:p w14:paraId="51379DC9" w14:textId="77777777" w:rsidR="00D74552" w:rsidRDefault="00D74552" w:rsidP="00D74552">
      <w:pPr>
        <w:pStyle w:val="Bibliography"/>
      </w:pPr>
      <w:r>
        <w:t>Broquet, T., Petit, E.J., 2009. Molecular Estimation of Dispersal for Ecology and Population Genetics. Annu. Rev. Ecol. Evol. Syst. 40, 193–216. https://doi.org/10.1146/annurev.ecolsys.110308.120324</w:t>
      </w:r>
    </w:p>
    <w:p w14:paraId="5DACFE09" w14:textId="77777777" w:rsidR="00D74552" w:rsidRDefault="00D74552" w:rsidP="00D74552">
      <w:pPr>
        <w:pStyle w:val="Bibliography"/>
      </w:pPr>
      <w:r>
        <w:t>Brownstein, M.J., Carpten, J.D., Smith, J.R., 1996. Modulation of non-templated nucleotide addition by Taq DNA polymerase: primer modifications that facilitate genotyping. BioTechniques 20, 1004–1006, 1008–1010. https://doi.org/10.2144/96206st01</w:t>
      </w:r>
    </w:p>
    <w:p w14:paraId="509A8D30" w14:textId="77777777" w:rsidR="00D74552" w:rsidRDefault="00D74552" w:rsidP="00D74552">
      <w:pPr>
        <w:pStyle w:val="Bibliography"/>
      </w:pPr>
      <w:r>
        <w:t>BugGuide, 2022. Species account - Myathropa florea.</w:t>
      </w:r>
    </w:p>
    <w:p w14:paraId="5427562F" w14:textId="77777777" w:rsidR="00D74552" w:rsidRDefault="00D74552" w:rsidP="00D74552">
      <w:pPr>
        <w:pStyle w:val="Bibliography"/>
      </w:pPr>
      <w:r>
        <w:lastRenderedPageBreak/>
        <w:t>Cayuela, H., Rougemont, Q., Prunier, J.G., Moore, J.S., Clobert, J., Besnard, A., Bernatchez, L., 2018. Demographic and genetic approaches to study dispersal in wild animal populations: A methodological review. Mol. Ecol. 27, 3976–4010. https://doi.org/10.1111/mec.14848</w:t>
      </w:r>
    </w:p>
    <w:p w14:paraId="04222A8F" w14:textId="77777777" w:rsidR="00D74552" w:rsidRDefault="00D74552" w:rsidP="00D74552">
      <w:pPr>
        <w:pStyle w:val="Bibliography"/>
      </w:pPr>
      <w:r>
        <w:t>Chakraborty, R., Zhong, Y., Jin, L., Budowle, B., 1994. Nondetectability of Restriction Fragments and Independence of DNA Fragment Sizes Within and Between Loci In RFLP Typing of DNA. Am. J. Hum. Genet. 55, 391–401.</w:t>
      </w:r>
    </w:p>
    <w:p w14:paraId="2DC76F7D" w14:textId="77777777" w:rsidR="00D74552" w:rsidRDefault="00D74552" w:rsidP="00D74552">
      <w:pPr>
        <w:pStyle w:val="Bibliography"/>
      </w:pPr>
      <w:r>
        <w:t>Curdes, G., 1998. Urban form and innovation: The case of Cologne. Urban Morphol. 2, 11–18.</w:t>
      </w:r>
    </w:p>
    <w:p w14:paraId="570CE972" w14:textId="77777777" w:rsidR="00D74552" w:rsidRDefault="00D74552" w:rsidP="00D74552">
      <w:pPr>
        <w:pStyle w:val="Bibliography"/>
      </w:pPr>
      <w:r>
        <w:t>Davis, E.S., Murray, T.E., Fitzpatrick, Ú., Brown, M.J.F., Paxton, R.J., 2010. Landscape effects on extremely fragmented populations of a rare solitary bee, Colletes floralis. Mol. Ecol. 19, 4922–4935. https://doi.org/10.1111/j.1365-294X.2010.04868.x</w:t>
      </w:r>
    </w:p>
    <w:p w14:paraId="2564AEDB" w14:textId="77777777" w:rsidR="00D74552" w:rsidRDefault="00D74552" w:rsidP="00D74552">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2294C560" w14:textId="77777777" w:rsidR="00D74552" w:rsidRDefault="00D74552" w:rsidP="00D74552">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4064C818" w14:textId="77777777" w:rsidR="00D74552" w:rsidRDefault="00D74552" w:rsidP="00D74552">
      <w:pPr>
        <w:pStyle w:val="Bibliography"/>
      </w:pPr>
      <w:r>
        <w:t>Doyle, T., Hawkes, W.L.S., Massy, R., Powney, G.D., Menz, M.H.M., Wotton, K.R., 2020. Pollination by hoverflies in the Anthropocene. Proc. R. Soc. B Biol. Sci. 287, 20200508. https://doi.org/10.1098/rspb.2020.0508</w:t>
      </w:r>
    </w:p>
    <w:p w14:paraId="755D20D9" w14:textId="77777777" w:rsidR="00D74552" w:rsidRDefault="00D74552" w:rsidP="00D74552">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10C226C3" w14:textId="77777777" w:rsidR="00D74552" w:rsidRDefault="00D74552" w:rsidP="00D74552">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0355B91F" w14:textId="77777777" w:rsidR="00D74552" w:rsidRPr="00D74552" w:rsidRDefault="00D74552" w:rsidP="00D74552">
      <w:pPr>
        <w:pStyle w:val="Bibliography"/>
        <w:rPr>
          <w:lang w:val="fr-FR"/>
        </w:rPr>
      </w:pPr>
      <w:r>
        <w:t xml:space="preserve">Earl, D.A., vonHoldt, B.M., 2012. STRUCTURE HARVESTER: a website and program for visualizing STRUCTURE output and implementing the Evanno method. </w:t>
      </w:r>
      <w:r w:rsidRPr="00D74552">
        <w:rPr>
          <w:lang w:val="fr-FR"/>
        </w:rPr>
        <w:t>Conserv. Genet. Resour. 4, 359–361. https://doi.org/10.1007/s12686-011-9548-7</w:t>
      </w:r>
    </w:p>
    <w:p w14:paraId="0AAB892C" w14:textId="77777777" w:rsidR="00D74552" w:rsidRDefault="00D74552" w:rsidP="00D74552">
      <w:pPr>
        <w:pStyle w:val="Bibliography"/>
      </w:pPr>
      <w:r w:rsidRPr="00D74552">
        <w:rPr>
          <w:lang w:val="fr-FR"/>
        </w:rPr>
        <w:t xml:space="preserve">Evanno, G., Regnaut, S., Goudet, J., 2005. </w:t>
      </w:r>
      <w:r>
        <w:t>Detecting the number of clusters of individuals using the software structure: a simulation study. Mol. Ecol. 14, 2611–2620.</w:t>
      </w:r>
    </w:p>
    <w:p w14:paraId="71BA0538" w14:textId="77777777" w:rsidR="00D74552" w:rsidRPr="00D74552" w:rsidRDefault="00D74552" w:rsidP="00D74552">
      <w:pPr>
        <w:pStyle w:val="Bibliography"/>
        <w:rPr>
          <w:lang w:val="fr-FR"/>
        </w:rPr>
      </w:pPr>
      <w:r>
        <w:t xml:space="preserve">Frantine-Silva, W., Augusto, S.C., Tosta, T.H.A., Pacheco, A.S., Kotelok-Diniz, T., Apolinário da Silva, C., Sofia, S.H., 2021. Genetic diversity and population structure of orchid bees from the Brazilian savanna. </w:t>
      </w:r>
      <w:r w:rsidRPr="00D74552">
        <w:rPr>
          <w:lang w:val="fr-FR"/>
        </w:rPr>
        <w:t>J. Apic. Res. 60, 385–395. https://doi.org/10.1080/00218839.2021.1898788</w:t>
      </w:r>
    </w:p>
    <w:p w14:paraId="086723F1" w14:textId="77777777" w:rsidR="00D74552" w:rsidRDefault="00D74552" w:rsidP="00D74552">
      <w:pPr>
        <w:pStyle w:val="Bibliography"/>
      </w:pPr>
      <w:r w:rsidRPr="00D74552">
        <w:rPr>
          <w:lang w:val="fr-FR"/>
        </w:rPr>
        <w:lastRenderedPageBreak/>
        <w:t xml:space="preserve">Gallai, N., Salles, J.-M., Settele, J., Vaissière, B.E., 2009. </w:t>
      </w:r>
      <w:r>
        <w:t>Economic valuation of the vulnerability of world agriculture confronted with pollinator decline. Ecol. Econ. 68, 810–821. https://doi.org/10.1016/j.ecolecon.2008.06.014</w:t>
      </w:r>
    </w:p>
    <w:p w14:paraId="77DA8BEB" w14:textId="77777777" w:rsidR="00D74552" w:rsidRDefault="00D74552" w:rsidP="00D74552">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1636BF7E" w14:textId="77777777" w:rsidR="00D74552" w:rsidRDefault="00D74552" w:rsidP="00D74552">
      <w:pPr>
        <w:pStyle w:val="Bibliography"/>
      </w:pPr>
      <w:r>
        <w:t>GBIF.org, 2022. Occurrence Download - Myathropa florea - North America (05 September 2022) https://doi.org/10.15468/dl.ctqqr2.</w:t>
      </w:r>
    </w:p>
    <w:p w14:paraId="4D5D07D5" w14:textId="77777777" w:rsidR="00D74552" w:rsidRDefault="00D74552" w:rsidP="00D74552">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5026607" w14:textId="77777777" w:rsidR="00D74552" w:rsidRDefault="00D74552" w:rsidP="00D74552">
      <w:pPr>
        <w:pStyle w:val="Bibliography"/>
      </w:pPr>
      <w:r>
        <w:t>Glück, M., Geue, J.C., Thomassen, H.A., 2022. Environmental differences explain subtle yet detectable genetic structure in a widespread pollinator. BMC Ecol. Evol. 22, 8. https://doi.org/10.1186/s12862-022-01963-5</w:t>
      </w:r>
    </w:p>
    <w:p w14:paraId="4810C062" w14:textId="77777777" w:rsidR="00D74552" w:rsidRDefault="00D74552" w:rsidP="00D74552">
      <w:pPr>
        <w:pStyle w:val="Bibliography"/>
      </w:pPr>
      <w:r>
        <w:t>Goudet, J., 2005. hierfstat, a package for R to compute and test hierarchical F‐statistics. Mol. Ecol. Notes 5, 184–186.</w:t>
      </w:r>
    </w:p>
    <w:p w14:paraId="45B13F07" w14:textId="77777777" w:rsidR="00D74552" w:rsidRDefault="00D74552" w:rsidP="00D74552">
      <w:pPr>
        <w:pStyle w:val="Bibliography"/>
      </w:pPr>
      <w:r>
        <w:t>Greenleaf, S.S., Williams, N.M., Winfree, R., Kremen, C., 2007. Bee foraging ranges and their relationship to body size. Oecologia 153, 589–596. https://doi.org/10.1007/s00442-007-0752-9</w:t>
      </w:r>
    </w:p>
    <w:p w14:paraId="3BCBB7B3" w14:textId="77777777" w:rsidR="00D74552" w:rsidRDefault="00D74552" w:rsidP="00D74552">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115324CC" w14:textId="77777777" w:rsidR="00D74552" w:rsidRDefault="00D74552" w:rsidP="00D74552">
      <w:pPr>
        <w:pStyle w:val="Bibliography"/>
      </w:pPr>
      <w:r w:rsidRPr="009626DC">
        <w:rPr>
          <w:lang w:val="de-LU"/>
        </w:rPr>
        <w:t xml:space="preserve">Hallmann, C.A., Sorg, M., </w:t>
      </w:r>
      <w:proofErr w:type="spellStart"/>
      <w:r w:rsidRPr="009626DC">
        <w:rPr>
          <w:lang w:val="de-LU"/>
        </w:rPr>
        <w:t>Jongejans</w:t>
      </w:r>
      <w:proofErr w:type="spellEnd"/>
      <w:r w:rsidRPr="009626DC">
        <w:rPr>
          <w:lang w:val="de-LU"/>
        </w:rPr>
        <w:t xml:space="preserve">, E., </w:t>
      </w:r>
      <w:proofErr w:type="spellStart"/>
      <w:r w:rsidRPr="009626DC">
        <w:rPr>
          <w:lang w:val="de-LU"/>
        </w:rPr>
        <w:t>Siepel</w:t>
      </w:r>
      <w:proofErr w:type="spellEnd"/>
      <w:r w:rsidRPr="009626DC">
        <w:rPr>
          <w:lang w:val="de-LU"/>
        </w:rPr>
        <w:t xml:space="preserve">, H., </w:t>
      </w:r>
      <w:proofErr w:type="spellStart"/>
      <w:r w:rsidRPr="009626DC">
        <w:rPr>
          <w:lang w:val="de-LU"/>
        </w:rPr>
        <w:t>Hofland</w:t>
      </w:r>
      <w:proofErr w:type="spellEnd"/>
      <w:r w:rsidRPr="009626DC">
        <w:rPr>
          <w:lang w:val="de-LU"/>
        </w:rPr>
        <w:t xml:space="preserve">, N., Schwan, H., </w:t>
      </w:r>
      <w:proofErr w:type="spellStart"/>
      <w:r w:rsidRPr="009626DC">
        <w:rPr>
          <w:lang w:val="de-LU"/>
        </w:rPr>
        <w:t>Stenmans</w:t>
      </w:r>
      <w:proofErr w:type="spellEnd"/>
      <w:r w:rsidRPr="009626DC">
        <w:rPr>
          <w:lang w:val="de-LU"/>
        </w:rPr>
        <w:t xml:space="preserve">, W., Müller, A., </w:t>
      </w:r>
      <w:proofErr w:type="spellStart"/>
      <w:r w:rsidRPr="009626DC">
        <w:rPr>
          <w:lang w:val="de-LU"/>
        </w:rPr>
        <w:t>Sumser</w:t>
      </w:r>
      <w:proofErr w:type="spellEnd"/>
      <w:r w:rsidRPr="009626DC">
        <w:rPr>
          <w:lang w:val="de-LU"/>
        </w:rPr>
        <w:t xml:space="preserve">, H., </w:t>
      </w:r>
      <w:proofErr w:type="spellStart"/>
      <w:r w:rsidRPr="009626DC">
        <w:rPr>
          <w:lang w:val="de-LU"/>
        </w:rPr>
        <w:t>Hörren</w:t>
      </w:r>
      <w:proofErr w:type="spellEnd"/>
      <w:r w:rsidRPr="009626DC">
        <w:rPr>
          <w:lang w:val="de-LU"/>
        </w:rPr>
        <w:t xml:space="preserve">, T., </w:t>
      </w:r>
      <w:proofErr w:type="spellStart"/>
      <w:r w:rsidRPr="009626DC">
        <w:rPr>
          <w:lang w:val="de-LU"/>
        </w:rPr>
        <w:t>Goulson</w:t>
      </w:r>
      <w:proofErr w:type="spellEnd"/>
      <w:r w:rsidRPr="009626DC">
        <w:rPr>
          <w:lang w:val="de-LU"/>
        </w:rPr>
        <w:t xml:space="preserve">, D., </w:t>
      </w:r>
      <w:proofErr w:type="spellStart"/>
      <w:r w:rsidRPr="009626DC">
        <w:rPr>
          <w:lang w:val="de-LU"/>
        </w:rPr>
        <w:t>Kroon</w:t>
      </w:r>
      <w:proofErr w:type="spellEnd"/>
      <w:r w:rsidRPr="009626DC">
        <w:rPr>
          <w:lang w:val="de-LU"/>
        </w:rPr>
        <w:t xml:space="preserve">, H. de, 2017. </w:t>
      </w:r>
      <w:r>
        <w:t>More than 75 percent decline over 27 years in total flying insect biomass in protected areas. PLOS ONE 12, e0185809. https://doi.org/10.1371/journal.pone.0185809</w:t>
      </w:r>
    </w:p>
    <w:p w14:paraId="3DB766A0" w14:textId="77777777" w:rsidR="00D74552" w:rsidRDefault="00D74552" w:rsidP="00D74552">
      <w:pPr>
        <w:pStyle w:val="Bibliography"/>
      </w:pPr>
      <w:r>
        <w:t>Hodgkiss, D., Brown, M.J.F., Fountain, M.T., 2018. Syrphine hoverflies are effective pollinators of commercial strawberry. J. Pollinat. Ecol. 22, 55–66. https://doi.org/10.26786/1920-7603(2018)five</w:t>
      </w:r>
    </w:p>
    <w:p w14:paraId="3FE8CAA9" w14:textId="77777777" w:rsidR="00D74552" w:rsidRDefault="00D74552" w:rsidP="00D74552">
      <w:pPr>
        <w:pStyle w:val="Bibliography"/>
      </w:pPr>
      <w:r>
        <w:t>Hong, K.-J., Lee, J.-H., Lee, G.-S., Lee, S., 2012. The status quo of invasive alien insect species and plant quarantine in Korea. J. Asia-Pac. Entomol. 15, 521–532. https://doi.org/10.1016/j.aspen.2012.06.003</w:t>
      </w:r>
    </w:p>
    <w:p w14:paraId="60B39A9F" w14:textId="77777777" w:rsidR="00D74552" w:rsidRDefault="00D74552" w:rsidP="00D74552">
      <w:pPr>
        <w:pStyle w:val="Bibliography"/>
      </w:pPr>
      <w:r>
        <w:t>Hubisz, M.J., Falush, D., Stephens, M., Pritchard, J.K., 2009. Inferring weak population structure with the assistance of sample group information. Mol. Ecol. Resour. 9, 1322–1332.</w:t>
      </w:r>
    </w:p>
    <w:p w14:paraId="653FAECF" w14:textId="77777777" w:rsidR="00D74552" w:rsidRDefault="00D74552" w:rsidP="00D74552">
      <w:pPr>
        <w:pStyle w:val="Bibliography"/>
      </w:pPr>
      <w:r>
        <w:t>Jaeger, J.A.G., Soukup, T., Schwick, C., Madriñán, L.F., Kienast, F., 2016. Landscape Fragmentation in Europe, in: European Landscape Dynamics. CRC press, Boca Raton, Florida, USA, p. 42.</w:t>
      </w:r>
    </w:p>
    <w:p w14:paraId="57222E5D" w14:textId="77777777" w:rsidR="00D74552" w:rsidRPr="009626DC" w:rsidRDefault="00D74552" w:rsidP="00D74552">
      <w:pPr>
        <w:pStyle w:val="Bibliography"/>
        <w:rPr>
          <w:lang w:val="de-LU"/>
        </w:rPr>
      </w:pPr>
      <w:r>
        <w:lastRenderedPageBreak/>
        <w:t xml:space="preserve">Janes, J.K., Miller, J.M., Dupuis, J.R., Malenfant, R.M., Gorrell, J.C., Cullingham, C.I., Andrew, R.L., 2017. </w:t>
      </w:r>
      <w:r w:rsidRPr="009626DC">
        <w:rPr>
          <w:lang w:val="de-LU"/>
        </w:rPr>
        <w:t xml:space="preserve">The K = 2 </w:t>
      </w:r>
      <w:proofErr w:type="spellStart"/>
      <w:r w:rsidRPr="009626DC">
        <w:rPr>
          <w:lang w:val="de-LU"/>
        </w:rPr>
        <w:t>conundrum</w:t>
      </w:r>
      <w:proofErr w:type="spellEnd"/>
      <w:r w:rsidRPr="009626DC">
        <w:rPr>
          <w:lang w:val="de-LU"/>
        </w:rPr>
        <w:t xml:space="preserve">. Mol. </w:t>
      </w:r>
      <w:proofErr w:type="spellStart"/>
      <w:r w:rsidRPr="009626DC">
        <w:rPr>
          <w:lang w:val="de-LU"/>
        </w:rPr>
        <w:t>Ecol</w:t>
      </w:r>
      <w:proofErr w:type="spellEnd"/>
      <w:r w:rsidRPr="009626DC">
        <w:rPr>
          <w:lang w:val="de-LU"/>
        </w:rPr>
        <w:t>. 26, 3594–3602. https://doi.org/10.1111/mec.14187</w:t>
      </w:r>
    </w:p>
    <w:p w14:paraId="55598697" w14:textId="77777777" w:rsidR="00D74552" w:rsidRDefault="00D74552" w:rsidP="00D74552">
      <w:pPr>
        <w:pStyle w:val="Bibliography"/>
      </w:pPr>
      <w:proofErr w:type="spellStart"/>
      <w:r w:rsidRPr="009626DC">
        <w:rPr>
          <w:lang w:val="de-LU"/>
        </w:rPr>
        <w:t>Jauker</w:t>
      </w:r>
      <w:proofErr w:type="spellEnd"/>
      <w:r w:rsidRPr="009626DC">
        <w:rPr>
          <w:lang w:val="de-LU"/>
        </w:rPr>
        <w:t xml:space="preserve">, F., </w:t>
      </w:r>
      <w:proofErr w:type="spellStart"/>
      <w:r w:rsidRPr="009626DC">
        <w:rPr>
          <w:lang w:val="de-LU"/>
        </w:rPr>
        <w:t>Diekötter</w:t>
      </w:r>
      <w:proofErr w:type="spellEnd"/>
      <w:r w:rsidRPr="009626DC">
        <w:rPr>
          <w:lang w:val="de-LU"/>
        </w:rPr>
        <w:t xml:space="preserve">, T., Schwarzbach, F., Wolters, V., 2009. </w:t>
      </w:r>
      <w:r>
        <w:t>Pollinator dispersal in an agricultural matrix: opposing responses of wild bees and hoverflies to landscape structure and distance from main habitat. Landsc. Ecol. 24, 547–555. https://doi.org/10.1007/s10980-009-9331-2</w:t>
      </w:r>
    </w:p>
    <w:p w14:paraId="668D42C4" w14:textId="77777777" w:rsidR="00D74552" w:rsidRDefault="00D74552" w:rsidP="00D74552">
      <w:pPr>
        <w:pStyle w:val="Bibliography"/>
      </w:pPr>
      <w:r>
        <w:t>Jauker, F., Jauker, B., Grass, I., Steffan-Dewenter, I., Wolters, V., 2019. Partitioning wild bee and hoverfly contributions to plant–pollinator network structure in fragmented habitats. Ecology 100, e02569. https://doi.org/10.1002/ecy.2569</w:t>
      </w:r>
    </w:p>
    <w:p w14:paraId="54475954" w14:textId="77777777" w:rsidR="00D74552" w:rsidRDefault="00D74552" w:rsidP="00D74552">
      <w:pPr>
        <w:pStyle w:val="Bibliography"/>
      </w:pPr>
      <w:r>
        <w:t>Jha, S., Kremen, C., 2013. Urban land use limits regional bumble bee gene flow. Mol. Ecol. 22, 2483–2495. https://doi.org/10.1111/mec.12275</w:t>
      </w:r>
    </w:p>
    <w:p w14:paraId="503ADC95" w14:textId="77777777" w:rsidR="00D74552" w:rsidRDefault="00D74552" w:rsidP="00D74552">
      <w:pPr>
        <w:pStyle w:val="Bibliography"/>
      </w:pPr>
      <w:r>
        <w:t>Jia, H., Liu, Y., Li, X., Li, H., Pan, Y., Hu, C., Zhou, X., Wyckhuys, K.A., Wu, K., 2022. Windborne migration amplifies insect-mediated pollination services. eLife 11, e76230. https://doi.org/10.7554/eLife.76230</w:t>
      </w:r>
    </w:p>
    <w:p w14:paraId="7D2D1DA3" w14:textId="77777777" w:rsidR="00D74552" w:rsidRDefault="00D74552" w:rsidP="00D74552">
      <w:pPr>
        <w:pStyle w:val="Bibliography"/>
      </w:pPr>
      <w:r>
        <w:t>Jombart, T., 2008. Adegenet: A R package for the multivariate analysis of genetic markers. Bioinformatics 24, 1403–1405. https://doi.org/10.1093/bioinformatics/btn129</w:t>
      </w:r>
    </w:p>
    <w:p w14:paraId="46D6EA6E" w14:textId="77777777" w:rsidR="00D74552" w:rsidRDefault="00D74552" w:rsidP="00D74552">
      <w:pPr>
        <w:pStyle w:val="Bibliography"/>
      </w:pPr>
      <w:r>
        <w:t>Jombart, T., Ahmed, I., 2011. adegenet 1.3-1: New tools for the analysis of genome-wide SNP data. Bioinformatics 27, 3070–3071. https://doi.org/10.1093/bioinformatics/btr521</w:t>
      </w:r>
    </w:p>
    <w:p w14:paraId="3DEC4D4F" w14:textId="77777777" w:rsidR="00D74552" w:rsidRDefault="00D74552" w:rsidP="00D74552">
      <w:pPr>
        <w:pStyle w:val="Bibliography"/>
      </w:pPr>
      <w:r>
        <w:t>Jombart, T., Collins, C., 2022. A tutorial for Discriminant Analysis of Principal Components (DAPC) using adegenet 2.1.6.</w:t>
      </w:r>
    </w:p>
    <w:p w14:paraId="2D5EB740" w14:textId="77777777" w:rsidR="00D74552" w:rsidRDefault="00D74552" w:rsidP="00D74552">
      <w:pPr>
        <w:pStyle w:val="Bibliography"/>
      </w:pPr>
      <w:r w:rsidRPr="00D74552">
        <w:rPr>
          <w:lang w:val="fr-FR"/>
        </w:rPr>
        <w:t xml:space="preserve">Jombart, T., Devillard, S., Balloux, F., 2010. </w:t>
      </w:r>
      <w:r>
        <w:t>Discriminant analysis of principal components: a new method for the analysis of genetically structured populations. BMC Genet. 11, 94. https://doi.org/10.1186/1471-2156-11-94</w:t>
      </w:r>
    </w:p>
    <w:p w14:paraId="25A8ED24" w14:textId="77777777" w:rsidR="00D74552" w:rsidRDefault="00D74552" w:rsidP="00D74552">
      <w:pPr>
        <w:pStyle w:val="Bibliography"/>
      </w:pPr>
      <w:r>
        <w:t>Jombart, T., Pontier, D., Dufour,  a-B., 2009. Genetic markers in the playground of multivariate analysis. Heredity 102, 330–341. https://doi.org/10.1038/hdy.2008.130</w:t>
      </w:r>
    </w:p>
    <w:p w14:paraId="5C9E3E37" w14:textId="77777777" w:rsidR="00D74552" w:rsidRPr="009626DC" w:rsidRDefault="00D74552" w:rsidP="00D74552">
      <w:pPr>
        <w:pStyle w:val="Bibliography"/>
        <w:rPr>
          <w:lang w:val="de-LU"/>
        </w:rPr>
      </w:pPr>
      <w:r>
        <w:t xml:space="preserve">Kamvar, Z.N., Tabima, J.F., Gr̈unwald, N.J., 2014. Poppr: An R package for genetic analysis of populations with clonal, partially clonal, and/or sexual reproduction. </w:t>
      </w:r>
      <w:proofErr w:type="spellStart"/>
      <w:r w:rsidRPr="009626DC">
        <w:rPr>
          <w:lang w:val="de-LU"/>
        </w:rPr>
        <w:t>PeerJ</w:t>
      </w:r>
      <w:proofErr w:type="spellEnd"/>
      <w:r w:rsidRPr="009626DC">
        <w:rPr>
          <w:lang w:val="de-LU"/>
        </w:rPr>
        <w:t xml:space="preserve"> 2014, 1–14. https://doi.org/10.7717/peerj.281</w:t>
      </w:r>
    </w:p>
    <w:p w14:paraId="3DC5B067" w14:textId="77777777" w:rsidR="00D74552" w:rsidRDefault="00D74552" w:rsidP="00D74552">
      <w:pPr>
        <w:pStyle w:val="Bibliography"/>
      </w:pPr>
      <w:proofErr w:type="spellStart"/>
      <w:r w:rsidRPr="009626DC">
        <w:rPr>
          <w:lang w:val="de-LU"/>
        </w:rPr>
        <w:t>Kleijn</w:t>
      </w:r>
      <w:proofErr w:type="spellEnd"/>
      <w:r w:rsidRPr="009626DC">
        <w:rPr>
          <w:lang w:val="de-LU"/>
        </w:rPr>
        <w:t xml:space="preserve">, D., van </w:t>
      </w:r>
      <w:proofErr w:type="spellStart"/>
      <w:r w:rsidRPr="009626DC">
        <w:rPr>
          <w:lang w:val="de-LU"/>
        </w:rPr>
        <w:t>Langevelde</w:t>
      </w:r>
      <w:proofErr w:type="spellEnd"/>
      <w:r w:rsidRPr="009626DC">
        <w:rPr>
          <w:lang w:val="de-LU"/>
        </w:rPr>
        <w:t xml:space="preserve">, F., 2006. </w:t>
      </w:r>
      <w:r>
        <w:t>Interacting effects of landscape context and habitat quality on flower visiting insects in agricultural landscapes. Basic Appl. Ecol. 7, 201–214. https://doi.org/10.1016/j.baae.2005.07.011</w:t>
      </w:r>
    </w:p>
    <w:p w14:paraId="640D32E3" w14:textId="77777777" w:rsidR="00D74552" w:rsidRDefault="00D74552" w:rsidP="00D74552">
      <w:pPr>
        <w:pStyle w:val="Bibliography"/>
      </w:pPr>
      <w:r>
        <w:t>Klein, A.-M., Vaissière, B.E., Cane, J.H., Steffan-Dewenter, I., Cunningham, S.A., Kremen, C., Tscharntke, T., 2007. Importance of pollinators in changing landscapes for world crops. Proc. R. Soc. B Biol. Sci. 274, 303–313. https://doi.org/10.1098/rspb.2006.3721</w:t>
      </w:r>
    </w:p>
    <w:p w14:paraId="696615A4" w14:textId="77777777" w:rsidR="00D74552" w:rsidRDefault="00D74552" w:rsidP="00D74552">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0C5912FE" w14:textId="77777777" w:rsidR="00D74552" w:rsidRDefault="00D74552" w:rsidP="00D74552">
      <w:pPr>
        <w:pStyle w:val="Bibliography"/>
      </w:pPr>
      <w:r>
        <w:t>Legendre, P., Legendre, L., 2012. Numerical Ecology. Elsevier, Amsterdam, Netherlands.</w:t>
      </w:r>
    </w:p>
    <w:p w14:paraId="503A48A7" w14:textId="77777777" w:rsidR="00D74552" w:rsidRPr="009626DC" w:rsidRDefault="00D74552" w:rsidP="00D74552">
      <w:pPr>
        <w:pStyle w:val="Bibliography"/>
        <w:rPr>
          <w:lang w:val="de-LU"/>
        </w:rPr>
      </w:pPr>
      <w:r>
        <w:t xml:space="preserve">Loiselle, B. a, Sork, V.L., Nason, J., Graham, C., 1995. Spatial Genetic Structure of a Tropical Understory Shrub. </w:t>
      </w:r>
      <w:r w:rsidRPr="009626DC">
        <w:rPr>
          <w:lang w:val="de-LU"/>
        </w:rPr>
        <w:t>Am. J. Bot. 82, 1420–1425.</w:t>
      </w:r>
    </w:p>
    <w:p w14:paraId="67021937" w14:textId="77777777" w:rsidR="00D74552" w:rsidRDefault="00D74552" w:rsidP="00D74552">
      <w:pPr>
        <w:pStyle w:val="Bibliography"/>
      </w:pPr>
      <w:proofErr w:type="spellStart"/>
      <w:r w:rsidRPr="009626DC">
        <w:rPr>
          <w:lang w:val="de-LU"/>
        </w:rPr>
        <w:t>Lövei</w:t>
      </w:r>
      <w:proofErr w:type="spellEnd"/>
      <w:r w:rsidRPr="009626DC">
        <w:rPr>
          <w:lang w:val="de-LU"/>
        </w:rPr>
        <w:t xml:space="preserve">, G.L., Macleod, A., </w:t>
      </w:r>
      <w:proofErr w:type="spellStart"/>
      <w:r w:rsidRPr="009626DC">
        <w:rPr>
          <w:lang w:val="de-LU"/>
        </w:rPr>
        <w:t>Hickman</w:t>
      </w:r>
      <w:proofErr w:type="spellEnd"/>
      <w:r w:rsidRPr="009626DC">
        <w:rPr>
          <w:lang w:val="de-LU"/>
        </w:rPr>
        <w:t xml:space="preserve">, J.M., 1998. </w:t>
      </w:r>
      <w:r>
        <w:t>Dispersal and effects of barriers on the movement of the New Zealand hover fly Melanostoma fasciatum (Dipt., Syrphidae) on cultivated land. J. Appl. Entomol. 122, 115–120. https://doi.org/10.1111/j.1439-0418.1998.tb01471.x</w:t>
      </w:r>
    </w:p>
    <w:p w14:paraId="568E380F" w14:textId="77777777" w:rsidR="00D74552" w:rsidRDefault="00D74552" w:rsidP="00D74552">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29097290" w14:textId="77777777" w:rsidR="00D74552" w:rsidRDefault="00D74552" w:rsidP="00D74552">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6A7CD35B" w14:textId="77777777" w:rsidR="00D74552" w:rsidRDefault="00D74552" w:rsidP="00D74552">
      <w:pPr>
        <w:pStyle w:val="Bibliography"/>
      </w:pPr>
      <w:r>
        <w:t>Mantel, N., 1967. Cancer research. Mantel 27, 34.</w:t>
      </w:r>
    </w:p>
    <w:p w14:paraId="51C52A1E" w14:textId="77777777" w:rsidR="00D74552" w:rsidRDefault="00D74552" w:rsidP="00D74552">
      <w:pPr>
        <w:pStyle w:val="Bibliography"/>
      </w:pPr>
      <w:r>
        <w:t>Menz, M.H.M., Reynolds, D.R., Gao, B., Hu, G., Chapman, J.W., Wotton, K.R., 2019. Mechanisms and Consequences of Partial Migration in Insects. Front. Ecol. Evol. 7.</w:t>
      </w:r>
    </w:p>
    <w:p w14:paraId="13ED957F" w14:textId="77777777" w:rsidR="00D74552" w:rsidRDefault="00D74552" w:rsidP="00D74552">
      <w:pPr>
        <w:pStyle w:val="Bibliography"/>
      </w:pPr>
      <w:r>
        <w:t>Miller, J.M., Cullingham, C.I., Peery, R.M., 2020. The influence of a priori grouping on inference of genetic clusters: simulation study and literature review of the DAPC method. Heredity 125, 269–280.</w:t>
      </w:r>
    </w:p>
    <w:p w14:paraId="1C8CDF63" w14:textId="77777777" w:rsidR="00D74552" w:rsidRPr="00D74552" w:rsidRDefault="00D74552" w:rsidP="00D74552">
      <w:pPr>
        <w:pStyle w:val="Bibliography"/>
        <w:rPr>
          <w:lang w:val="fr-FR"/>
        </w:rPr>
      </w:pPr>
      <w:r>
        <w:t xml:space="preserve">Miller, S.A., Dykes, D.D., Polesky, H.F., 1988. A simple salting out procedure for extracting DNA from human nucleated cells. </w:t>
      </w:r>
      <w:r w:rsidRPr="00D74552">
        <w:rPr>
          <w:lang w:val="fr-FR"/>
        </w:rPr>
        <w:t>Nucleic Acids Res. 16, 1215.</w:t>
      </w:r>
    </w:p>
    <w:p w14:paraId="63629FEC" w14:textId="77777777" w:rsidR="00D74552" w:rsidRPr="00D74552" w:rsidRDefault="00D74552" w:rsidP="00D74552">
      <w:pPr>
        <w:pStyle w:val="Bibliography"/>
        <w:rPr>
          <w:lang w:val="fr-FR"/>
        </w:rPr>
      </w:pPr>
      <w:r w:rsidRPr="00D74552">
        <w:rPr>
          <w:lang w:val="fr-FR"/>
        </w:rPr>
        <w:t>Ministère de l’Environnement, du Climat et du Développement durable, 2022. Plan Pollinisateurs Luxembourg [WWW Document]. Plan Pollinis. URL https://www.planpollinisateurs.lu (accessed 9.16.22).</w:t>
      </w:r>
    </w:p>
    <w:p w14:paraId="599DFB19" w14:textId="77777777" w:rsidR="00D74552" w:rsidRDefault="00D74552" w:rsidP="00D74552">
      <w:pPr>
        <w:pStyle w:val="Bibliography"/>
      </w:pPr>
      <w:r w:rsidRPr="009626DC">
        <w:rPr>
          <w:lang w:val="fr-FR"/>
        </w:rPr>
        <w:t xml:space="preserve">Miranda, G.F.G., Young, A.D., Locke, M.M., Marshall, S.A., </w:t>
      </w:r>
      <w:proofErr w:type="spellStart"/>
      <w:r w:rsidRPr="009626DC">
        <w:rPr>
          <w:lang w:val="fr-FR"/>
        </w:rPr>
        <w:t>Skevington</w:t>
      </w:r>
      <w:proofErr w:type="spellEnd"/>
      <w:r w:rsidRPr="009626DC">
        <w:rPr>
          <w:lang w:val="fr-FR"/>
        </w:rPr>
        <w:t xml:space="preserve">, J.H., Thompson, F.C., 2013. </w:t>
      </w:r>
      <w:r>
        <w:t>Key to the Genera of Nearctic Syrphidae. Can. J. Arthropod Identif. 23.</w:t>
      </w:r>
    </w:p>
    <w:p w14:paraId="1CB6CA2C" w14:textId="77777777" w:rsidR="00D74552" w:rsidRPr="00D74552" w:rsidRDefault="00D74552" w:rsidP="00D74552">
      <w:pPr>
        <w:pStyle w:val="Bibliography"/>
        <w:rPr>
          <w:lang w:val="fr-FR"/>
        </w:rPr>
      </w:pPr>
      <w:r>
        <w:t xml:space="preserve">Mitter, H., Weber, G., 2011. Green Belt(s)—a Challenge for Urban Policy of Expanding Cities. </w:t>
      </w:r>
      <w:r w:rsidRPr="00D74552">
        <w:rPr>
          <w:lang w:val="fr-FR"/>
        </w:rPr>
        <w:t>Reg. Mag. 282, 18–20. https://doi.org/10.1080/13673882.2011.9697692</w:t>
      </w:r>
    </w:p>
    <w:p w14:paraId="2B76B687" w14:textId="77777777" w:rsidR="00D74552" w:rsidRDefault="00D74552" w:rsidP="00D74552">
      <w:pPr>
        <w:pStyle w:val="Bibliography"/>
      </w:pPr>
      <w:r w:rsidRPr="00D74552">
        <w:rPr>
          <w:lang w:val="fr-FR"/>
        </w:rPr>
        <w:t xml:space="preserve">Moquet, L., Laurent, E., Bacchetta, R., Jacquemart, A.-L., 2018. </w:t>
      </w:r>
      <w:r>
        <w:t>Conservation of hoverflies (Diptera, Syrphidae) requires complementary resources at the landscape and local scales. Insect Conserv. Divers. 11, 72–87. https://doi.org/10.1111/icad.12245</w:t>
      </w:r>
    </w:p>
    <w:p w14:paraId="044529E5" w14:textId="77777777" w:rsidR="00D74552" w:rsidRDefault="00D74552" w:rsidP="00D74552">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6C64E94A" w14:textId="77777777" w:rsidR="00D74552" w:rsidRDefault="00D74552" w:rsidP="00D74552">
      <w:pPr>
        <w:pStyle w:val="Bibliography"/>
      </w:pPr>
      <w:r>
        <w:t>Ollerton, J., 2017. Pollinator Diversity: Distribution, Ecological Function, and Conservation. Annu. Rev. Ecol. Evol. Syst. 48, 353–376. https://doi.org/10.1146/annurev-ecolsys-110316-022919</w:t>
      </w:r>
    </w:p>
    <w:p w14:paraId="7656B770" w14:textId="77777777" w:rsidR="00D74552" w:rsidRDefault="00D74552" w:rsidP="00D74552">
      <w:pPr>
        <w:pStyle w:val="Bibliography"/>
      </w:pPr>
      <w:r>
        <w:t>Ollerton, J., Winfree, R., Tarrant, S., 2011. How many flowering plants are pollinated by animals? Oikos 120, 321–326. https://doi.org/10.1111/j.1600-0706.2010.18644.x</w:t>
      </w:r>
    </w:p>
    <w:p w14:paraId="77C831C1" w14:textId="77777777" w:rsidR="00D74552" w:rsidRDefault="00D74552" w:rsidP="00D74552">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5629B2DF" w14:textId="77777777" w:rsidR="00D74552" w:rsidRDefault="00D74552" w:rsidP="00D74552">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18BFF54C" w14:textId="77777777" w:rsidR="00D74552" w:rsidRDefault="00D74552" w:rsidP="00D74552">
      <w:pPr>
        <w:pStyle w:val="Bibliography"/>
      </w:pPr>
      <w:r>
        <w:t>Oyler-McCance, S.J., Fedy, B.C., Landguth, E.L., 2013. Sample design effects in landscape genetics. Conserv. Genet. 14, 275–285. https://doi.org/10.1007/s10592-012-0415-1</w:t>
      </w:r>
    </w:p>
    <w:p w14:paraId="173227BF" w14:textId="77777777" w:rsidR="00D74552" w:rsidRDefault="00D74552" w:rsidP="00D74552">
      <w:pPr>
        <w:pStyle w:val="Bibliography"/>
      </w:pPr>
      <w:r>
        <w:t>Paradis, E., 2010. pegas : an R package for population genetics with an integrated – modular approach 26, 419–420. https://doi.org/10.1093/bioinformatics/btp696</w:t>
      </w:r>
    </w:p>
    <w:p w14:paraId="7A2B9AA2" w14:textId="77777777" w:rsidR="00D74552" w:rsidRDefault="00D74552" w:rsidP="00D74552">
      <w:pPr>
        <w:pStyle w:val="Bibliography"/>
      </w:pPr>
      <w:proofErr w:type="spellStart"/>
      <w:r w:rsidRPr="009626DC">
        <w:rPr>
          <w:lang w:val="de-LU"/>
        </w:rPr>
        <w:t>Pekas</w:t>
      </w:r>
      <w:proofErr w:type="spellEnd"/>
      <w:r w:rsidRPr="009626DC">
        <w:rPr>
          <w:lang w:val="de-LU"/>
        </w:rPr>
        <w:t xml:space="preserve">, A., De </w:t>
      </w:r>
      <w:proofErr w:type="spellStart"/>
      <w:r w:rsidRPr="009626DC">
        <w:rPr>
          <w:lang w:val="de-LU"/>
        </w:rPr>
        <w:t>Craecker</w:t>
      </w:r>
      <w:proofErr w:type="spellEnd"/>
      <w:r w:rsidRPr="009626DC">
        <w:rPr>
          <w:lang w:val="de-LU"/>
        </w:rPr>
        <w:t xml:space="preserve">, I., </w:t>
      </w:r>
      <w:proofErr w:type="spellStart"/>
      <w:r w:rsidRPr="009626DC">
        <w:rPr>
          <w:lang w:val="de-LU"/>
        </w:rPr>
        <w:t>Boonen</w:t>
      </w:r>
      <w:proofErr w:type="spellEnd"/>
      <w:r w:rsidRPr="009626DC">
        <w:rPr>
          <w:lang w:val="de-LU"/>
        </w:rPr>
        <w:t xml:space="preserve">, S., </w:t>
      </w:r>
      <w:proofErr w:type="spellStart"/>
      <w:r w:rsidRPr="009626DC">
        <w:rPr>
          <w:lang w:val="de-LU"/>
        </w:rPr>
        <w:t>Wäckers</w:t>
      </w:r>
      <w:proofErr w:type="spellEnd"/>
      <w:r w:rsidRPr="009626DC">
        <w:rPr>
          <w:lang w:val="de-LU"/>
        </w:rPr>
        <w:t xml:space="preserve">, F.L., </w:t>
      </w:r>
      <w:proofErr w:type="spellStart"/>
      <w:r w:rsidRPr="009626DC">
        <w:rPr>
          <w:lang w:val="de-LU"/>
        </w:rPr>
        <w:t>Moerkens</w:t>
      </w:r>
      <w:proofErr w:type="spellEnd"/>
      <w:r w:rsidRPr="009626DC">
        <w:rPr>
          <w:lang w:val="de-LU"/>
        </w:rPr>
        <w:t xml:space="preserve">, R., 2020. </w:t>
      </w:r>
      <w:r>
        <w:t>One stone; two birds: concurrent pest control and pollination services provided by aphidophagous hoverflies. Biol. Control 149, 104328. https://doi.org/10.1016/j.biocontrol.2020.104328</w:t>
      </w:r>
    </w:p>
    <w:p w14:paraId="75D8274B" w14:textId="77777777" w:rsidR="00D74552" w:rsidRPr="009626DC" w:rsidRDefault="00D74552" w:rsidP="00D74552">
      <w:pPr>
        <w:pStyle w:val="Bibliography"/>
        <w:rPr>
          <w:lang w:val="de-LU"/>
        </w:rPr>
      </w:pPr>
      <w:r>
        <w:lastRenderedPageBreak/>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proofErr w:type="spellStart"/>
      <w:r w:rsidRPr="009626DC">
        <w:rPr>
          <w:lang w:val="de-LU"/>
        </w:rPr>
        <w:t>Pensoft</w:t>
      </w:r>
      <w:proofErr w:type="spellEnd"/>
      <w:r w:rsidRPr="009626DC">
        <w:rPr>
          <w:lang w:val="de-LU"/>
        </w:rPr>
        <w:t xml:space="preserve"> Publishers, Sofia, </w:t>
      </w:r>
      <w:proofErr w:type="spellStart"/>
      <w:r w:rsidRPr="009626DC">
        <w:rPr>
          <w:lang w:val="de-LU"/>
        </w:rPr>
        <w:t>Bulgaria</w:t>
      </w:r>
      <w:proofErr w:type="spellEnd"/>
      <w:r w:rsidRPr="009626DC">
        <w:rPr>
          <w:lang w:val="de-LU"/>
        </w:rPr>
        <w:t>.</w:t>
      </w:r>
    </w:p>
    <w:p w14:paraId="00685E90" w14:textId="77777777" w:rsidR="00D74552" w:rsidRDefault="00D74552" w:rsidP="00D74552">
      <w:pPr>
        <w:pStyle w:val="Bibliography"/>
      </w:pPr>
      <w:r w:rsidRPr="009626DC">
        <w:rPr>
          <w:lang w:val="de-LU"/>
        </w:rPr>
        <w:t xml:space="preserve">Potts, S.G., </w:t>
      </w:r>
      <w:proofErr w:type="spellStart"/>
      <w:r w:rsidRPr="009626DC">
        <w:rPr>
          <w:lang w:val="de-LU"/>
        </w:rPr>
        <w:t>Biesmeijer</w:t>
      </w:r>
      <w:proofErr w:type="spellEnd"/>
      <w:r w:rsidRPr="009626DC">
        <w:rPr>
          <w:lang w:val="de-LU"/>
        </w:rPr>
        <w:t xml:space="preserve">, J.C., Kremen, C., Neumann, P., Schweiger, O., </w:t>
      </w:r>
      <w:proofErr w:type="spellStart"/>
      <w:r w:rsidRPr="009626DC">
        <w:rPr>
          <w:lang w:val="de-LU"/>
        </w:rPr>
        <w:t>Kunin</w:t>
      </w:r>
      <w:proofErr w:type="spellEnd"/>
      <w:r w:rsidRPr="009626DC">
        <w:rPr>
          <w:lang w:val="de-LU"/>
        </w:rPr>
        <w:t xml:space="preserve">, W.E., 2010. </w:t>
      </w:r>
      <w:r>
        <w:t>Global pollinator declines: trends, impacts and drivers. Trends Ecol. Evol. 25, 345–353. https://doi.org/10.1016/j.tree.2010.01.007</w:t>
      </w:r>
    </w:p>
    <w:p w14:paraId="3F006698" w14:textId="77777777" w:rsidR="00D74552" w:rsidRDefault="00D74552" w:rsidP="00D74552">
      <w:pPr>
        <w:pStyle w:val="Bibliography"/>
      </w:pPr>
      <w:r>
        <w:t>Pritchard, J.K., Stephens, M., Donnelly, P., 2000. Inference of Population Structure Using Multilocus Genotype Data.</w:t>
      </w:r>
    </w:p>
    <w:p w14:paraId="0D6CBC7A" w14:textId="77777777" w:rsidR="00D74552" w:rsidRDefault="00D74552" w:rsidP="00D74552">
      <w:pPr>
        <w:pStyle w:val="Bibliography"/>
      </w:pPr>
      <w:r>
        <w:t>R Core Team, 2022. R: A language and environment for statistical computing.</w:t>
      </w:r>
    </w:p>
    <w:p w14:paraId="1F873B5C" w14:textId="77777777" w:rsidR="00D74552" w:rsidRDefault="00D74552" w:rsidP="00D74552">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21FD0440" w14:textId="77777777" w:rsidR="00D74552" w:rsidRPr="009626DC" w:rsidRDefault="00D74552" w:rsidP="00D74552">
      <w:pPr>
        <w:pStyle w:val="Bibliography"/>
        <w:rPr>
          <w:lang w:val="de-LU"/>
        </w:rPr>
      </w:pPr>
      <w:r>
        <w:t xml:space="preserve">Rands, S.A., 2014. Landscape fragmentation and pollinator movement within agricultural environments: a modelling framework for exploring foraging and movement ecology. </w:t>
      </w:r>
      <w:proofErr w:type="spellStart"/>
      <w:r w:rsidRPr="009626DC">
        <w:rPr>
          <w:lang w:val="de-LU"/>
        </w:rPr>
        <w:t>PeerJ</w:t>
      </w:r>
      <w:proofErr w:type="spellEnd"/>
      <w:r w:rsidRPr="009626DC">
        <w:rPr>
          <w:lang w:val="de-LU"/>
        </w:rPr>
        <w:t xml:space="preserve"> 2, e269. https://doi.org/10.7717/peerj.269</w:t>
      </w:r>
    </w:p>
    <w:p w14:paraId="0298DE33" w14:textId="77777777" w:rsidR="00D74552" w:rsidRDefault="00D74552" w:rsidP="00D74552">
      <w:pPr>
        <w:pStyle w:val="Bibliography"/>
      </w:pPr>
      <w:r w:rsidRPr="009626DC">
        <w:rPr>
          <w:lang w:val="de-LU"/>
        </w:rPr>
        <w:t xml:space="preserve">Raymond, L., </w:t>
      </w:r>
      <w:proofErr w:type="spellStart"/>
      <w:r w:rsidRPr="009626DC">
        <w:rPr>
          <w:lang w:val="de-LU"/>
        </w:rPr>
        <w:t>Plantegenest</w:t>
      </w:r>
      <w:proofErr w:type="spellEnd"/>
      <w:r w:rsidRPr="009626DC">
        <w:rPr>
          <w:lang w:val="de-LU"/>
        </w:rPr>
        <w:t xml:space="preserve">, M., </w:t>
      </w:r>
      <w:proofErr w:type="spellStart"/>
      <w:r w:rsidRPr="009626DC">
        <w:rPr>
          <w:lang w:val="de-LU"/>
        </w:rPr>
        <w:t>Vialatte</w:t>
      </w:r>
      <w:proofErr w:type="spellEnd"/>
      <w:r w:rsidRPr="009626DC">
        <w:rPr>
          <w:lang w:val="de-LU"/>
        </w:rPr>
        <w:t xml:space="preserv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3D9100ED" w14:textId="77777777" w:rsidR="00D74552" w:rsidRDefault="00D74552" w:rsidP="00D74552">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7EDD58FE" w14:textId="77777777" w:rsidR="00D74552" w:rsidRDefault="00D74552" w:rsidP="00D74552">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CABF167" w14:textId="77777777" w:rsidR="00D74552" w:rsidRDefault="00D74552" w:rsidP="00D74552">
      <w:pPr>
        <w:pStyle w:val="Bibliography"/>
      </w:pPr>
      <w:r>
        <w:t>Rotheray, G.E., 1993. Colour Guide to Hoverfly Larvae (Diptera: Syrphidae). Dipter. Dig. 9.</w:t>
      </w:r>
    </w:p>
    <w:p w14:paraId="3B58A9E6" w14:textId="77777777" w:rsidR="00D74552" w:rsidRDefault="00D74552" w:rsidP="00D74552">
      <w:pPr>
        <w:pStyle w:val="Bibliography"/>
      </w:pPr>
      <w:r>
        <w:t>RStudio Team, 2022. RStudio: Integrated Development Environment for R.</w:t>
      </w:r>
    </w:p>
    <w:p w14:paraId="537AC035" w14:textId="77777777" w:rsidR="00D74552" w:rsidRDefault="00D74552" w:rsidP="00D74552">
      <w:pPr>
        <w:pStyle w:val="Bibliography"/>
      </w:pPr>
      <w:r>
        <w:t>Sánchez-Bayo, F., Wyckhuys, K.A.G., 2021. Further evidence for a global decline of the entomofauna. Austral Entomol. 60, 9–26. https://doi.org/10.1111/aen.12509</w:t>
      </w:r>
    </w:p>
    <w:p w14:paraId="272CA16C" w14:textId="77777777" w:rsidR="00D74552" w:rsidRDefault="00D74552" w:rsidP="00D74552">
      <w:pPr>
        <w:pStyle w:val="Bibliography"/>
      </w:pPr>
      <w:r>
        <w:t>Sánchez-Bayo, F., Wyckhuys, K.A.G., 2019. Worldwide decline of the entomofauna: A review of its drivers. Biol. Conserv. 232, 8–27. https://doi.org/10.1016/j.biocon.2019.01.020</w:t>
      </w:r>
    </w:p>
    <w:p w14:paraId="763982D9" w14:textId="77777777" w:rsidR="00D74552" w:rsidRDefault="00D74552" w:rsidP="00D74552">
      <w:pPr>
        <w:pStyle w:val="Bibliography"/>
      </w:pPr>
      <w:r>
        <w:t>Schauer, B., Bong, J., Popp, C., Obermaier, E., Feldhaar, H., 2018. Dispersal limitation of saproxylic insects in a managed forest? A population genetics approach. Basic Appl. Ecol. 32, 26–38. https://doi.org/10.1016/j.baae.2018.01.005</w:t>
      </w:r>
    </w:p>
    <w:p w14:paraId="175DBE23" w14:textId="77777777" w:rsidR="00D74552" w:rsidRDefault="00D74552" w:rsidP="00D74552">
      <w:pPr>
        <w:pStyle w:val="Bibliography"/>
      </w:pPr>
      <w:r w:rsidRPr="009626DC">
        <w:rPr>
          <w:lang w:val="de-LU"/>
        </w:rPr>
        <w:lastRenderedPageBreak/>
        <w:t xml:space="preserve">Schwartz, M.K., </w:t>
      </w:r>
      <w:proofErr w:type="spellStart"/>
      <w:r w:rsidRPr="009626DC">
        <w:rPr>
          <w:lang w:val="de-LU"/>
        </w:rPr>
        <w:t>McKelvey</w:t>
      </w:r>
      <w:proofErr w:type="spellEnd"/>
      <w:r w:rsidRPr="009626DC">
        <w:rPr>
          <w:lang w:val="de-LU"/>
        </w:rPr>
        <w:t xml:space="preserve">, K.S., 2009. </w:t>
      </w:r>
      <w:r>
        <w:t>Why sampling scheme matters: the effect of sampling scheme on landscape genetic results. Conserv. Genet. 10, 441–452. https://doi.org/10.1007/s10592-008-9622-1</w:t>
      </w:r>
    </w:p>
    <w:p w14:paraId="02540F93" w14:textId="77777777" w:rsidR="00D74552" w:rsidRDefault="00D74552" w:rsidP="00D74552">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DE6191F" w14:textId="77777777" w:rsidR="00D74552" w:rsidRDefault="00D74552" w:rsidP="00D74552">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2F5EA63D" w14:textId="77777777" w:rsidR="00D74552" w:rsidRDefault="00D74552" w:rsidP="00D74552">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5D1C32D2" w14:textId="77777777" w:rsidR="00D74552" w:rsidRDefault="00D74552" w:rsidP="00D74552">
      <w:pPr>
        <w:pStyle w:val="Bibliography"/>
      </w:pPr>
      <w:r>
        <w:t>Speight, M.C.D., 2017. Species account of European Syrphidae, Syrph the Net, the database of European Syrphidae (Diptera). Syrph the Net publications, Dublin, Ireland.</w:t>
      </w:r>
    </w:p>
    <w:p w14:paraId="1DD69921" w14:textId="77777777" w:rsidR="00D74552" w:rsidRPr="009626DC" w:rsidRDefault="00D74552" w:rsidP="00D74552">
      <w:pPr>
        <w:pStyle w:val="Bibliography"/>
        <w:rPr>
          <w:lang w:val="de-LU"/>
        </w:rPr>
      </w:pPr>
      <w:r>
        <w:t xml:space="preserve">Ssymank, A., Kearns, C.A., Pape, T., Thompson, F.C., 2008. Pollinating Flies (Diptera): A major contribution to plant diversity and agricultural production. </w:t>
      </w:r>
      <w:proofErr w:type="spellStart"/>
      <w:r w:rsidRPr="009626DC">
        <w:rPr>
          <w:lang w:val="de-LU"/>
        </w:rPr>
        <w:t>Biodiversity</w:t>
      </w:r>
      <w:proofErr w:type="spellEnd"/>
      <w:r w:rsidRPr="009626DC">
        <w:rPr>
          <w:lang w:val="de-LU"/>
        </w:rPr>
        <w:t xml:space="preserve"> 9, 86–89. https://doi.org/10.1080/14888386.2008.9712892</w:t>
      </w:r>
    </w:p>
    <w:p w14:paraId="4CBD3D9C" w14:textId="77777777" w:rsidR="00D74552" w:rsidRPr="009626DC" w:rsidRDefault="00D74552" w:rsidP="00D74552">
      <w:pPr>
        <w:pStyle w:val="Bibliography"/>
        <w:rPr>
          <w:lang w:val="de-LU"/>
        </w:rPr>
      </w:pPr>
      <w:r w:rsidRPr="009626DC">
        <w:rPr>
          <w:lang w:val="de-LU"/>
        </w:rPr>
        <w:t xml:space="preserve">Stadt Köln, 2022. Insektenschutz [WWW </w:t>
      </w:r>
      <w:proofErr w:type="spellStart"/>
      <w:r w:rsidRPr="009626DC">
        <w:rPr>
          <w:lang w:val="de-LU"/>
        </w:rPr>
        <w:t>Document</w:t>
      </w:r>
      <w:proofErr w:type="spellEnd"/>
      <w:r w:rsidRPr="009626DC">
        <w:rPr>
          <w:lang w:val="de-LU"/>
        </w:rPr>
        <w:t>]. URL https://www.stadt-koeln.de/leben-in-koeln/klima-umwelt-tiere/insektenschutz (</w:t>
      </w:r>
      <w:proofErr w:type="spellStart"/>
      <w:r w:rsidRPr="009626DC">
        <w:rPr>
          <w:lang w:val="de-LU"/>
        </w:rPr>
        <w:t>accessed</w:t>
      </w:r>
      <w:proofErr w:type="spellEnd"/>
      <w:r w:rsidRPr="009626DC">
        <w:rPr>
          <w:lang w:val="de-LU"/>
        </w:rPr>
        <w:t xml:space="preserve"> 9.16.22).</w:t>
      </w:r>
    </w:p>
    <w:p w14:paraId="12F17379" w14:textId="77777777" w:rsidR="00D74552" w:rsidRDefault="00D74552" w:rsidP="00D74552">
      <w:pPr>
        <w:pStyle w:val="Bibliography"/>
      </w:pPr>
      <w:r w:rsidRPr="009626DC">
        <w:rPr>
          <w:lang w:val="de-LU"/>
        </w:rPr>
        <w:t>Steffan-</w:t>
      </w:r>
      <w:proofErr w:type="spellStart"/>
      <w:r w:rsidRPr="009626DC">
        <w:rPr>
          <w:lang w:val="de-LU"/>
        </w:rPr>
        <w:t>Dewenter</w:t>
      </w:r>
      <w:proofErr w:type="spellEnd"/>
      <w:r w:rsidRPr="009626DC">
        <w:rPr>
          <w:lang w:val="de-LU"/>
        </w:rPr>
        <w:t xml:space="preserve">, I., Münzenberg, U., Bürger, C., Thies, C., </w:t>
      </w:r>
      <w:proofErr w:type="spellStart"/>
      <w:r w:rsidRPr="009626DC">
        <w:rPr>
          <w:lang w:val="de-LU"/>
        </w:rPr>
        <w:t>Tscharntke</w:t>
      </w:r>
      <w:proofErr w:type="spellEnd"/>
      <w:r w:rsidRPr="009626DC">
        <w:rPr>
          <w:lang w:val="de-LU"/>
        </w:rPr>
        <w:t xml:space="preserve">, T., 2002. </w:t>
      </w:r>
      <w:r>
        <w:t>Scale-Dependent Effects of Landscape Context on Three Pollinator Guilds. Ecology 83, 1421–1432. https://doi.org/10.1890/0012-9658(2002)083[1421:SDEOLC]2.0.CO;2</w:t>
      </w:r>
    </w:p>
    <w:p w14:paraId="53E7AEB7" w14:textId="77777777" w:rsidR="00D74552" w:rsidRDefault="00D74552" w:rsidP="00D74552">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7A268070" w14:textId="77777777" w:rsidR="00D74552" w:rsidRPr="009626DC" w:rsidRDefault="00D74552" w:rsidP="00D74552">
      <w:pPr>
        <w:pStyle w:val="Bibliography"/>
        <w:rPr>
          <w:lang w:val="de-LU"/>
        </w:rPr>
      </w:pPr>
      <w:r>
        <w:t xml:space="preserve">Svenningsen, C.S., Frøslev, T.G., Bladt, J., Pedersen, L.B., Larsen, J.C., Ejrnæs, R., Fløjgaard, C., Hansen, A.J., Heilmann-Clausen, J., Dunn, R.R., Tøttrup, A.P., 2021. Detecting flying insects using car nets and DNA metabarcoding. Biol. </w:t>
      </w:r>
      <w:proofErr w:type="spellStart"/>
      <w:r w:rsidRPr="009626DC">
        <w:rPr>
          <w:lang w:val="de-LU"/>
        </w:rPr>
        <w:t>Lett</w:t>
      </w:r>
      <w:proofErr w:type="spellEnd"/>
      <w:r w:rsidRPr="009626DC">
        <w:rPr>
          <w:lang w:val="de-LU"/>
        </w:rPr>
        <w:t>. 17, 20200833. https://doi.org/10.1098/rsbl.2020.0833</w:t>
      </w:r>
    </w:p>
    <w:p w14:paraId="321A4059" w14:textId="77777777" w:rsidR="00D74552" w:rsidRDefault="00D74552" w:rsidP="00D74552">
      <w:pPr>
        <w:pStyle w:val="Bibliography"/>
      </w:pPr>
      <w:r w:rsidRPr="009626DC">
        <w:rPr>
          <w:lang w:val="de-LU"/>
        </w:rPr>
        <w:t xml:space="preserve">Taylor, P.D., Fahrig, L., </w:t>
      </w:r>
      <w:proofErr w:type="spellStart"/>
      <w:r w:rsidRPr="009626DC">
        <w:rPr>
          <w:lang w:val="de-LU"/>
        </w:rPr>
        <w:t>Henein</w:t>
      </w:r>
      <w:proofErr w:type="spellEnd"/>
      <w:r w:rsidRPr="009626DC">
        <w:rPr>
          <w:lang w:val="de-LU"/>
        </w:rPr>
        <w:t xml:space="preserve">, K., </w:t>
      </w:r>
      <w:proofErr w:type="spellStart"/>
      <w:r w:rsidRPr="009626DC">
        <w:rPr>
          <w:lang w:val="de-LU"/>
        </w:rPr>
        <w:t>Merriam</w:t>
      </w:r>
      <w:proofErr w:type="spellEnd"/>
      <w:r w:rsidRPr="009626DC">
        <w:rPr>
          <w:lang w:val="de-LU"/>
        </w:rPr>
        <w:t xml:space="preserve">, G., 1993. </w:t>
      </w:r>
      <w:r>
        <w:t>Connectivity Is a Vital Element of Landscape Structure. Oikos 68, 571. https://doi.org/10.2307/3544927</w:t>
      </w:r>
    </w:p>
    <w:p w14:paraId="34237352" w14:textId="77777777" w:rsidR="00D74552" w:rsidRDefault="00D74552" w:rsidP="00D74552">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4F0BD439" w14:textId="77777777" w:rsidR="00D74552" w:rsidRDefault="00D74552" w:rsidP="00D74552">
      <w:pPr>
        <w:pStyle w:val="Bibliography"/>
      </w:pPr>
      <w:r>
        <w:t>Thompson, F.C., 2008. A conspectus of New Zealand flower flies (Diptera: Syrphidae) with the description of a new genus and species. Zootaxa 1716, 1. https://doi.org/10.11646/zootaxa.1716.1.1</w:t>
      </w:r>
    </w:p>
    <w:p w14:paraId="13D97AD5" w14:textId="77777777" w:rsidR="00D74552" w:rsidRPr="00D74552" w:rsidRDefault="00D74552" w:rsidP="00D74552">
      <w:pPr>
        <w:pStyle w:val="Bibliography"/>
        <w:rPr>
          <w:lang w:val="fr-FR"/>
        </w:rPr>
      </w:pPr>
      <w:r>
        <w:t xml:space="preserve">Vanbergen, A.J., 1, 2, 3, 4, 2013. Threats to an ecosystem service: pressures on pollinators. </w:t>
      </w:r>
      <w:r w:rsidRPr="00D74552">
        <w:rPr>
          <w:lang w:val="fr-FR"/>
        </w:rPr>
        <w:t>Front. Ecol. Environ. 11, 251–259. https://doi.org/10.1890/120126</w:t>
      </w:r>
    </w:p>
    <w:p w14:paraId="1949F4FA" w14:textId="77777777" w:rsidR="00D74552" w:rsidRDefault="00D74552" w:rsidP="00D74552">
      <w:pPr>
        <w:pStyle w:val="Bibliography"/>
      </w:pPr>
      <w:r w:rsidRPr="00D74552">
        <w:rPr>
          <w:lang w:val="fr-FR"/>
        </w:rPr>
        <w:lastRenderedPageBreak/>
        <w:t xml:space="preserve">Vekemans, X., Hardy, O.J., 2004. </w:t>
      </w:r>
      <w:r>
        <w:t>New insights from fine-scale spatial genetic structure analyses in plant populations. Mol. Ecol. 13, 921–935. https://doi.org/10.1046/j.1365-294X.2004.02076.x</w:t>
      </w:r>
    </w:p>
    <w:p w14:paraId="4547EC1E" w14:textId="77777777" w:rsidR="00D74552" w:rsidRDefault="00D74552" w:rsidP="00D74552">
      <w:pPr>
        <w:pStyle w:val="Bibliography"/>
      </w:pPr>
      <w:r>
        <w:t>Wang, J., 2017. The computer program structure for assigning individuals to populations: easy to use but easier to misuse. Mol. Ecol. Resour. 17, 981–990.</w:t>
      </w:r>
    </w:p>
    <w:p w14:paraId="733A17CF" w14:textId="77777777" w:rsidR="00D74552" w:rsidRDefault="00D74552" w:rsidP="00D74552">
      <w:pPr>
        <w:pStyle w:val="Bibliography"/>
      </w:pPr>
      <w:r>
        <w:t>Wardhaugh, C.W., 2015. How many species of arthropods visit flowers? Arthropod-Plant Interact. 9, 547–565. https://doi.org/10.1007/s11829-015-9398-4</w:t>
      </w:r>
    </w:p>
    <w:p w14:paraId="16B04308" w14:textId="77777777" w:rsidR="00D74552" w:rsidRDefault="00D74552" w:rsidP="00D74552">
      <w:pPr>
        <w:pStyle w:val="Bibliography"/>
      </w:pPr>
      <w:r>
        <w:t>Wellington, W.G., Fitzpatrick, S.M., 1981. Territoriality in the drone fly, Eristalis tenax (Diptera: Syrphidae). Can. Entomol. 113, 695–704. https://doi.org/10.4039/Ent113695-8</w:t>
      </w:r>
    </w:p>
    <w:p w14:paraId="030853DD" w14:textId="77777777" w:rsidR="00D74552" w:rsidRDefault="00D74552" w:rsidP="00D74552">
      <w:pPr>
        <w:pStyle w:val="Bibliography"/>
      </w:pPr>
      <w:r>
        <w:t>Winfree, R., Bartomeus, I., Cariveau, D.P., 2011. Native Pollinators in Anthropogenic Habitats. Annu. Rev. Ecol. Evol. Syst. 42, 1–22. https://doi.org/10.1146/annurev-ecolsys-102710-145042</w:t>
      </w:r>
    </w:p>
    <w:p w14:paraId="71860379" w14:textId="77777777" w:rsidR="00D74552" w:rsidRDefault="00D74552" w:rsidP="00D74552">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3D403005" w14:textId="77777777" w:rsidR="00D74552" w:rsidRDefault="00D74552" w:rsidP="00D74552">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3FEFB4B4"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6644F9F4" w14:textId="3FB58D74" w:rsidR="005C3158" w:rsidRDefault="005C3158" w:rsidP="005C3158">
      <w:pPr>
        <w:spacing w:after="0"/>
        <w:jc w:val="both"/>
        <w:rPr>
          <w:rFonts w:eastAsia="Times New Roman" w:cs="Times New Roman"/>
          <w:bCs/>
          <w:color w:val="000000"/>
          <w:szCs w:val="20"/>
          <w:lang w:val="en-GB" w:eastAsia="de-DE"/>
        </w:rPr>
      </w:pPr>
      <w:r w:rsidRPr="005C3158">
        <w:rPr>
          <w:rFonts w:eastAsia="Times New Roman" w:cs="Times New Roman"/>
          <w:bCs/>
          <w:color w:val="000000"/>
          <w:szCs w:val="20"/>
          <w:lang w:val="en-GB" w:eastAsia="de-DE"/>
        </w:rPr>
        <w:t xml:space="preserve">Dilutions for PCR products of </w:t>
      </w:r>
      <w:proofErr w:type="spellStart"/>
      <w:r w:rsidRPr="005C3158">
        <w:rPr>
          <w:rFonts w:eastAsia="Times New Roman" w:cs="Times New Roman"/>
          <w:bCs/>
          <w:color w:val="000000"/>
          <w:szCs w:val="20"/>
          <w:lang w:val="en-GB" w:eastAsia="de-DE"/>
        </w:rPr>
        <w:t>Myathropa</w:t>
      </w:r>
      <w:proofErr w:type="spellEnd"/>
      <w:r w:rsidRPr="005C3158">
        <w:rPr>
          <w:rFonts w:eastAsia="Times New Roman" w:cs="Times New Roman"/>
          <w:bCs/>
          <w:color w:val="000000"/>
          <w:szCs w:val="20"/>
          <w:lang w:val="en-GB" w:eastAsia="de-DE"/>
        </w:rPr>
        <w:t xml:space="preserve"> </w:t>
      </w:r>
      <w:proofErr w:type="spellStart"/>
      <w:r w:rsidRPr="005C3158">
        <w:rPr>
          <w:rFonts w:eastAsia="Times New Roman" w:cs="Times New Roman"/>
          <w:bCs/>
          <w:color w:val="000000"/>
          <w:szCs w:val="20"/>
          <w:lang w:val="en-GB" w:eastAsia="de-DE"/>
        </w:rPr>
        <w:t>florea</w:t>
      </w:r>
      <w:proofErr w:type="spellEnd"/>
      <w:r w:rsidRPr="005C3158">
        <w:rPr>
          <w:rFonts w:eastAsia="Times New Roman" w:cs="Times New Roman"/>
          <w:bCs/>
          <w:color w:val="000000"/>
          <w:szCs w:val="20"/>
          <w:lang w:val="en-GB" w:eastAsia="de-DE"/>
        </w:rPr>
        <w:t xml:space="preserve"> were 1/75 for Multiplex 1, 4/50 for Multiplex 2 and 1/120 for Multiplex 3. </w:t>
      </w:r>
      <w:proofErr w:type="spellStart"/>
      <w:r w:rsidRPr="005C3158">
        <w:rPr>
          <w:rFonts w:eastAsia="Times New Roman" w:cs="Times New Roman"/>
          <w:bCs/>
          <w:color w:val="000000"/>
          <w:szCs w:val="20"/>
          <w:lang w:val="en-GB" w:eastAsia="de-DE"/>
        </w:rPr>
        <w:t>Pcr</w:t>
      </w:r>
      <w:proofErr w:type="spellEnd"/>
      <w:r w:rsidRPr="005C3158">
        <w:rPr>
          <w:rFonts w:eastAsia="Times New Roman" w:cs="Times New Roman"/>
          <w:bCs/>
          <w:color w:val="000000"/>
          <w:szCs w:val="20"/>
          <w:lang w:val="en-GB" w:eastAsia="de-DE"/>
        </w:rPr>
        <w:t xml:space="preserve"> Products of </w:t>
      </w:r>
      <w:proofErr w:type="spellStart"/>
      <w:r w:rsidRPr="005C3158">
        <w:rPr>
          <w:rFonts w:eastAsia="Times New Roman" w:cs="Times New Roman"/>
          <w:bCs/>
          <w:color w:val="000000"/>
          <w:szCs w:val="20"/>
          <w:lang w:val="en-GB" w:eastAsia="de-DE"/>
        </w:rPr>
        <w:t>Syritta</w:t>
      </w:r>
      <w:proofErr w:type="spellEnd"/>
      <w:r w:rsidRPr="005C3158">
        <w:rPr>
          <w:rFonts w:eastAsia="Times New Roman" w:cs="Times New Roman"/>
          <w:bCs/>
          <w:color w:val="000000"/>
          <w:szCs w:val="20"/>
          <w:lang w:val="en-GB" w:eastAsia="de-DE"/>
        </w:rPr>
        <w:t xml:space="preserve"> </w:t>
      </w:r>
      <w:proofErr w:type="spellStart"/>
      <w:r w:rsidRPr="005C3158">
        <w:rPr>
          <w:rFonts w:eastAsia="Times New Roman" w:cs="Times New Roman"/>
          <w:bCs/>
          <w:color w:val="000000"/>
          <w:szCs w:val="20"/>
          <w:lang w:val="en-GB" w:eastAsia="de-DE"/>
        </w:rPr>
        <w:t>pipiens</w:t>
      </w:r>
      <w:proofErr w:type="spellEnd"/>
      <w:r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Pr="005C3158">
        <w:rPr>
          <w:rFonts w:eastAsia="Times New Roman" w:cs="Times New Roman"/>
          <w:bCs/>
          <w:color w:val="000000"/>
          <w:szCs w:val="20"/>
          <w:lang w:val="en-GB" w:eastAsia="de-DE"/>
        </w:rPr>
        <w:t>Biosystems</w:t>
      </w:r>
      <w:proofErr w:type="spellEnd"/>
      <w:r w:rsidRPr="005C3158">
        <w:rPr>
          <w:rFonts w:eastAsia="Times New Roman" w:cs="Times New Roman"/>
          <w:bCs/>
          <w:color w:val="000000"/>
          <w:szCs w:val="20"/>
          <w:lang w:val="en-GB" w:eastAsia="de-DE"/>
        </w:rPr>
        <w:t xml:space="preserve">). Allele sizes were determined using GENEMAPPER version 4.0 (Applied </w:t>
      </w:r>
      <w:proofErr w:type="spellStart"/>
      <w:r w:rsidRPr="005C3158">
        <w:rPr>
          <w:rFonts w:eastAsia="Times New Roman" w:cs="Times New Roman"/>
          <w:bCs/>
          <w:color w:val="000000"/>
          <w:szCs w:val="20"/>
          <w:lang w:val="en-GB" w:eastAsia="de-DE"/>
        </w:rPr>
        <w:t>Biosystems</w:t>
      </w:r>
      <w:proofErr w:type="spellEnd"/>
      <w:r w:rsidRPr="005C3158">
        <w:rPr>
          <w:rFonts w:eastAsia="Times New Roman" w:cs="Times New Roman"/>
          <w:bCs/>
          <w:color w:val="000000"/>
          <w:szCs w:val="20"/>
          <w:lang w:val="en-GB" w:eastAsia="de-DE"/>
        </w:rPr>
        <w:t>).</w:t>
      </w:r>
    </w:p>
    <w:p w14:paraId="33007488" w14:textId="77777777" w:rsidR="005C3158" w:rsidRDefault="005C3158" w:rsidP="005C3158">
      <w:pPr>
        <w:spacing w:after="0"/>
        <w:jc w:val="both"/>
        <w:rPr>
          <w:rFonts w:eastAsia="Times New Roman" w:cs="Times New Roman"/>
          <w:bCs/>
          <w:color w:val="000000"/>
          <w:szCs w:val="20"/>
          <w:lang w:val="en-GB" w:eastAsia="de-DE"/>
        </w:rPr>
      </w:pP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4EFD6A6A" w14:textId="4D30CDB0" w:rsidR="005C3158" w:rsidRPr="005C3158" w:rsidRDefault="005C3158" w:rsidP="005C3158">
      <w:pPr>
        <w:spacing w:after="0"/>
        <w:jc w:val="both"/>
        <w:rPr>
          <w:rFonts w:eastAsia="Times New Roman" w:cs="Times New Roman"/>
          <w:bCs/>
          <w:color w:val="FF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w:t>
      </w: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7777777" w:rsidR="005C3158" w:rsidRPr="005C3158" w:rsidRDefault="005C3158" w:rsidP="005C3158">
      <w:pPr>
        <w:spacing w:after="0" w:line="240" w:lineRule="auto"/>
        <w:rPr>
          <w:rFonts w:ascii="Calibri" w:eastAsia="Calibri" w:hAnsi="Calibri" w:cs="Times New Roman"/>
          <w:szCs w:val="24"/>
        </w:rPr>
      </w:pPr>
    </w:p>
    <w:p w14:paraId="57F67FFD" w14:textId="6293A8A4" w:rsidR="005C3158" w:rsidRDefault="005C3158" w:rsidP="009A6F39">
      <w:pPr>
        <w:rPr>
          <w:b/>
        </w:rPr>
      </w:pPr>
    </w:p>
    <w:p w14:paraId="55B99662" w14:textId="77777777" w:rsidR="005C3158" w:rsidRDefault="005C3158" w:rsidP="009A6F39">
      <w:pPr>
        <w:rPr>
          <w:b/>
        </w:rPr>
      </w:pPr>
    </w:p>
    <w:p w14:paraId="7752D473" w14:textId="77777777" w:rsidR="0071552B" w:rsidRPr="00702372" w:rsidRDefault="0071552B" w:rsidP="0071552B">
      <w:r w:rsidRPr="00463D7C">
        <w:rPr>
          <w:noProof/>
          <w:lang w:val="de-LU" w:eastAsia="de-LU"/>
        </w:rPr>
        <w:lastRenderedPageBreak/>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de-LU" w:eastAsia="de-LU"/>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M. florea</w:t>
      </w:r>
      <w:r>
        <w:t xml:space="preserve"> and B) </w:t>
      </w:r>
      <w:r>
        <w:rPr>
          <w:i/>
        </w:rPr>
        <w:t>S. pipiens</w:t>
      </w:r>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de-LU" w:eastAsia="de-LU"/>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de-LU" w:eastAsia="de-LU"/>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de-LU" w:eastAsia="de-LU"/>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S. pipiens</w:t>
      </w:r>
      <w:r w:rsidR="002034C6">
        <w:t xml:space="preserve"> with </w:t>
      </w:r>
      <w:r w:rsidR="002034C6">
        <w:rPr>
          <w:i/>
        </w:rPr>
        <w:t>a priori</w:t>
      </w:r>
      <w:r w:rsidR="001B287B">
        <w:t xml:space="preserve"> populations; B) </w:t>
      </w:r>
      <w:r w:rsidR="001B287B">
        <w:rPr>
          <w:i/>
        </w:rPr>
        <w:t xml:space="preserve">S. </w:t>
      </w:r>
      <w:r w:rsidR="001B287B" w:rsidRPr="001B287B">
        <w:rPr>
          <w:i/>
        </w:rPr>
        <w:t>pipiens</w:t>
      </w:r>
      <w:r w:rsidR="001B287B">
        <w:t xml:space="preserve"> with </w:t>
      </w:r>
      <w:r w:rsidR="001B287B">
        <w:rPr>
          <w:i/>
        </w:rPr>
        <w:t xml:space="preserve">de novo </w:t>
      </w:r>
      <w:r w:rsidR="001B287B">
        <w:t>populations; C)</w:t>
      </w:r>
      <w:r w:rsidR="001B287B" w:rsidRPr="001B287B">
        <w:t xml:space="preserve"> </w:t>
      </w:r>
      <w:r w:rsidR="00A80E79">
        <w:rPr>
          <w:i/>
        </w:rPr>
        <w:t>M. florea</w:t>
      </w:r>
      <w:r w:rsidR="00A80E79">
        <w:t xml:space="preserve"> with </w:t>
      </w:r>
      <w:r w:rsidR="00A80E79">
        <w:rPr>
          <w:i/>
        </w:rPr>
        <w:t xml:space="preserve">a priori </w:t>
      </w:r>
      <w:r w:rsidR="00A80E79">
        <w:t>populations</w:t>
      </w:r>
      <w:r w:rsidR="001B287B">
        <w:t>; D)</w:t>
      </w:r>
      <w:r w:rsidR="00A80E79">
        <w:t xml:space="preserve"> </w:t>
      </w:r>
      <w:r w:rsidR="00A80E79">
        <w:rPr>
          <w:i/>
        </w:rPr>
        <w:t>M. florea</w:t>
      </w:r>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6F9ACE00" w:rsidR="005C3158" w:rsidRDefault="005C3158">
      <w:pPr>
        <w:pStyle w:val="CommentText"/>
      </w:pPr>
      <w:r>
        <w:rPr>
          <w:rStyle w:val="CommentReference"/>
        </w:rPr>
        <w:annotationRef/>
      </w:r>
      <w:proofErr w:type="gramStart"/>
      <w:r>
        <w:t>provisional</w:t>
      </w:r>
      <w:proofErr w:type="gramEnd"/>
    </w:p>
  </w:comment>
  <w:comment w:id="2" w:author="Julian Wittische" w:date="2022-10-26T00:47:00Z" w:initials="JW">
    <w:p w14:paraId="40135740" w14:textId="467EB985" w:rsidR="005C3158" w:rsidRDefault="005C3158">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3" w:author="WITTISCHE Julian" w:date="2022-11-07T10:55:00Z" w:initials="WJ">
    <w:p w14:paraId="2B436B90" w14:textId="78DACBF6" w:rsidR="005C3158" w:rsidRDefault="005C3158">
      <w:pPr>
        <w:pStyle w:val="CommentText"/>
      </w:pPr>
      <w:r>
        <w:rPr>
          <w:rStyle w:val="CommentReference"/>
        </w:rPr>
        <w:annotationRef/>
      </w:r>
      <w:r>
        <w:t xml:space="preserve">Let me know you </w:t>
      </w:r>
      <w:proofErr w:type="spellStart"/>
      <w:r>
        <w:t>viz</w:t>
      </w:r>
      <w:proofErr w:type="spellEnd"/>
      <w:r>
        <w:t xml:space="preserve"> ideas to make this map beautiful. Should I use the original CLC palette, should I choose manually to create aesthetic sub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40135740" w15:done="0"/>
  <w15:commentEx w15:paraId="2B436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1F414" w14:textId="77777777" w:rsidR="00D16AE1" w:rsidRDefault="00D16AE1" w:rsidP="001E1E6D">
      <w:pPr>
        <w:spacing w:after="0" w:line="240" w:lineRule="auto"/>
      </w:pPr>
      <w:r>
        <w:separator/>
      </w:r>
    </w:p>
  </w:endnote>
  <w:endnote w:type="continuationSeparator" w:id="0">
    <w:p w14:paraId="02243D2C" w14:textId="77777777" w:rsidR="00D16AE1" w:rsidRDefault="00D16AE1"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672983ED" w:rsidR="005C3158" w:rsidRDefault="005C3158">
        <w:pPr>
          <w:pStyle w:val="Footer"/>
          <w:jc w:val="right"/>
        </w:pPr>
        <w:r>
          <w:fldChar w:fldCharType="begin"/>
        </w:r>
        <w:r>
          <w:instrText xml:space="preserve"> PAGE   \* MERGEFORMAT </w:instrText>
        </w:r>
        <w:r>
          <w:fldChar w:fldCharType="separate"/>
        </w:r>
        <w:r w:rsidR="00A57A05">
          <w:rPr>
            <w:noProof/>
          </w:rPr>
          <w:t>8</w:t>
        </w:r>
        <w:r>
          <w:rPr>
            <w:noProof/>
          </w:rPr>
          <w:fldChar w:fldCharType="end"/>
        </w:r>
      </w:p>
    </w:sdtContent>
  </w:sdt>
  <w:p w14:paraId="12BA5F2B" w14:textId="77777777" w:rsidR="005C3158" w:rsidRDefault="005C31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5582D3" w14:textId="77777777" w:rsidR="00D16AE1" w:rsidRDefault="00D16AE1" w:rsidP="001E1E6D">
      <w:pPr>
        <w:spacing w:after="0" w:line="240" w:lineRule="auto"/>
      </w:pPr>
      <w:r>
        <w:separator/>
      </w:r>
    </w:p>
  </w:footnote>
  <w:footnote w:type="continuationSeparator" w:id="0">
    <w:p w14:paraId="48C8276B" w14:textId="77777777" w:rsidR="00D16AE1" w:rsidRDefault="00D16AE1"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FC3"/>
    <w:rsid w:val="00091236"/>
    <w:rsid w:val="0009538A"/>
    <w:rsid w:val="000963BF"/>
    <w:rsid w:val="000B0738"/>
    <w:rsid w:val="000B2CB3"/>
    <w:rsid w:val="000B5A77"/>
    <w:rsid w:val="000B5C6C"/>
    <w:rsid w:val="000C0D9C"/>
    <w:rsid w:val="000C38A8"/>
    <w:rsid w:val="000C470D"/>
    <w:rsid w:val="000C4754"/>
    <w:rsid w:val="000C6407"/>
    <w:rsid w:val="000C684F"/>
    <w:rsid w:val="000C6B21"/>
    <w:rsid w:val="000C6FC2"/>
    <w:rsid w:val="000C7F6C"/>
    <w:rsid w:val="000E38D1"/>
    <w:rsid w:val="000E4B2B"/>
    <w:rsid w:val="000E6D1E"/>
    <w:rsid w:val="00101757"/>
    <w:rsid w:val="001028B0"/>
    <w:rsid w:val="00107493"/>
    <w:rsid w:val="0011053D"/>
    <w:rsid w:val="0011071F"/>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5B82"/>
    <w:rsid w:val="00186566"/>
    <w:rsid w:val="001866A0"/>
    <w:rsid w:val="001A0C5C"/>
    <w:rsid w:val="001A2661"/>
    <w:rsid w:val="001A39B2"/>
    <w:rsid w:val="001B287B"/>
    <w:rsid w:val="001B6B2C"/>
    <w:rsid w:val="001C3D50"/>
    <w:rsid w:val="001D2020"/>
    <w:rsid w:val="001E0187"/>
    <w:rsid w:val="001E1572"/>
    <w:rsid w:val="001E1E6D"/>
    <w:rsid w:val="001E2830"/>
    <w:rsid w:val="001E39EE"/>
    <w:rsid w:val="001E4B4C"/>
    <w:rsid w:val="001F1176"/>
    <w:rsid w:val="001F6E1B"/>
    <w:rsid w:val="002034C6"/>
    <w:rsid w:val="002040A9"/>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61396"/>
    <w:rsid w:val="00265C11"/>
    <w:rsid w:val="00267577"/>
    <w:rsid w:val="0027098E"/>
    <w:rsid w:val="00273555"/>
    <w:rsid w:val="002749E1"/>
    <w:rsid w:val="0027716E"/>
    <w:rsid w:val="00293122"/>
    <w:rsid w:val="00293A84"/>
    <w:rsid w:val="002975CD"/>
    <w:rsid w:val="002A1F11"/>
    <w:rsid w:val="002A33E9"/>
    <w:rsid w:val="002B01EC"/>
    <w:rsid w:val="002C3192"/>
    <w:rsid w:val="002C4857"/>
    <w:rsid w:val="002C5C2B"/>
    <w:rsid w:val="002C63EF"/>
    <w:rsid w:val="002C6FBA"/>
    <w:rsid w:val="002D45FA"/>
    <w:rsid w:val="002D46A5"/>
    <w:rsid w:val="002F5CAD"/>
    <w:rsid w:val="002F6B7C"/>
    <w:rsid w:val="002F6F08"/>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715BB"/>
    <w:rsid w:val="003738E5"/>
    <w:rsid w:val="00375753"/>
    <w:rsid w:val="0038482E"/>
    <w:rsid w:val="00387FFD"/>
    <w:rsid w:val="00390392"/>
    <w:rsid w:val="0039100B"/>
    <w:rsid w:val="003913DB"/>
    <w:rsid w:val="003946E4"/>
    <w:rsid w:val="00397F55"/>
    <w:rsid w:val="003A22AA"/>
    <w:rsid w:val="003A248F"/>
    <w:rsid w:val="003C3134"/>
    <w:rsid w:val="003C3A52"/>
    <w:rsid w:val="003C4446"/>
    <w:rsid w:val="003C4C9B"/>
    <w:rsid w:val="003C7475"/>
    <w:rsid w:val="003D1680"/>
    <w:rsid w:val="003D68F6"/>
    <w:rsid w:val="003D6EAF"/>
    <w:rsid w:val="003E34C1"/>
    <w:rsid w:val="003E4714"/>
    <w:rsid w:val="003F3CD1"/>
    <w:rsid w:val="003F4671"/>
    <w:rsid w:val="003F4DD2"/>
    <w:rsid w:val="003F591F"/>
    <w:rsid w:val="0040773A"/>
    <w:rsid w:val="004178A9"/>
    <w:rsid w:val="00422AF5"/>
    <w:rsid w:val="00436105"/>
    <w:rsid w:val="004366C6"/>
    <w:rsid w:val="00442A50"/>
    <w:rsid w:val="00453707"/>
    <w:rsid w:val="00455797"/>
    <w:rsid w:val="00463806"/>
    <w:rsid w:val="00463D7C"/>
    <w:rsid w:val="00475EE8"/>
    <w:rsid w:val="00480B08"/>
    <w:rsid w:val="004866D5"/>
    <w:rsid w:val="004937A4"/>
    <w:rsid w:val="004A34B4"/>
    <w:rsid w:val="004A3BDF"/>
    <w:rsid w:val="004A7CCA"/>
    <w:rsid w:val="004B144A"/>
    <w:rsid w:val="004C1C22"/>
    <w:rsid w:val="004C2CEB"/>
    <w:rsid w:val="004D4FD0"/>
    <w:rsid w:val="004E191E"/>
    <w:rsid w:val="004E1993"/>
    <w:rsid w:val="004E41E0"/>
    <w:rsid w:val="004E4302"/>
    <w:rsid w:val="004E5F81"/>
    <w:rsid w:val="004F6FE8"/>
    <w:rsid w:val="0050084B"/>
    <w:rsid w:val="0050365E"/>
    <w:rsid w:val="0050488B"/>
    <w:rsid w:val="00507F33"/>
    <w:rsid w:val="00512650"/>
    <w:rsid w:val="00512C50"/>
    <w:rsid w:val="005179B8"/>
    <w:rsid w:val="00517AC7"/>
    <w:rsid w:val="00526715"/>
    <w:rsid w:val="00530D25"/>
    <w:rsid w:val="005314A2"/>
    <w:rsid w:val="00546B6C"/>
    <w:rsid w:val="00551B3A"/>
    <w:rsid w:val="005652F2"/>
    <w:rsid w:val="00566FD9"/>
    <w:rsid w:val="00567A1A"/>
    <w:rsid w:val="0057563D"/>
    <w:rsid w:val="00576900"/>
    <w:rsid w:val="005803F9"/>
    <w:rsid w:val="00586447"/>
    <w:rsid w:val="005868ED"/>
    <w:rsid w:val="005911C0"/>
    <w:rsid w:val="005943E7"/>
    <w:rsid w:val="005966D4"/>
    <w:rsid w:val="005A14F0"/>
    <w:rsid w:val="005A278A"/>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4328D"/>
    <w:rsid w:val="006577A9"/>
    <w:rsid w:val="006705B0"/>
    <w:rsid w:val="00670DB0"/>
    <w:rsid w:val="006750AF"/>
    <w:rsid w:val="00675EBE"/>
    <w:rsid w:val="00680903"/>
    <w:rsid w:val="006809BE"/>
    <w:rsid w:val="00681ED5"/>
    <w:rsid w:val="00682835"/>
    <w:rsid w:val="00691E49"/>
    <w:rsid w:val="006959BA"/>
    <w:rsid w:val="006A2B5C"/>
    <w:rsid w:val="006B35C6"/>
    <w:rsid w:val="006B3B09"/>
    <w:rsid w:val="006B529E"/>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0AB0"/>
    <w:rsid w:val="00701B3D"/>
    <w:rsid w:val="00702372"/>
    <w:rsid w:val="00705A6E"/>
    <w:rsid w:val="007112FD"/>
    <w:rsid w:val="0071552B"/>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B7E32"/>
    <w:rsid w:val="007C0E6F"/>
    <w:rsid w:val="007D3983"/>
    <w:rsid w:val="007E2E5D"/>
    <w:rsid w:val="007F04FD"/>
    <w:rsid w:val="007F6DB6"/>
    <w:rsid w:val="008029F0"/>
    <w:rsid w:val="0080586D"/>
    <w:rsid w:val="008163CB"/>
    <w:rsid w:val="008177A0"/>
    <w:rsid w:val="008247FA"/>
    <w:rsid w:val="00847839"/>
    <w:rsid w:val="00847D7F"/>
    <w:rsid w:val="0085182C"/>
    <w:rsid w:val="0085224C"/>
    <w:rsid w:val="00852421"/>
    <w:rsid w:val="0085294B"/>
    <w:rsid w:val="0085357E"/>
    <w:rsid w:val="00857256"/>
    <w:rsid w:val="00865494"/>
    <w:rsid w:val="00866DF0"/>
    <w:rsid w:val="00871BD4"/>
    <w:rsid w:val="00871CFD"/>
    <w:rsid w:val="00875358"/>
    <w:rsid w:val="00875A11"/>
    <w:rsid w:val="0089101A"/>
    <w:rsid w:val="00897E0A"/>
    <w:rsid w:val="008A7189"/>
    <w:rsid w:val="008A74F9"/>
    <w:rsid w:val="008A7998"/>
    <w:rsid w:val="008B17F5"/>
    <w:rsid w:val="008B1819"/>
    <w:rsid w:val="008C163B"/>
    <w:rsid w:val="008C444A"/>
    <w:rsid w:val="008C5F0F"/>
    <w:rsid w:val="008E1916"/>
    <w:rsid w:val="008E1EE2"/>
    <w:rsid w:val="008E2360"/>
    <w:rsid w:val="008E29AC"/>
    <w:rsid w:val="008E3690"/>
    <w:rsid w:val="008F21C1"/>
    <w:rsid w:val="008F3F54"/>
    <w:rsid w:val="008F46E6"/>
    <w:rsid w:val="008F518D"/>
    <w:rsid w:val="008F54F6"/>
    <w:rsid w:val="008F6B6D"/>
    <w:rsid w:val="008F7BFD"/>
    <w:rsid w:val="00901AB9"/>
    <w:rsid w:val="0090696D"/>
    <w:rsid w:val="0091056A"/>
    <w:rsid w:val="00913306"/>
    <w:rsid w:val="00920AAC"/>
    <w:rsid w:val="0092114A"/>
    <w:rsid w:val="00927A67"/>
    <w:rsid w:val="00933051"/>
    <w:rsid w:val="00940C28"/>
    <w:rsid w:val="00941A24"/>
    <w:rsid w:val="00942DD8"/>
    <w:rsid w:val="00943E08"/>
    <w:rsid w:val="00944BEF"/>
    <w:rsid w:val="00952767"/>
    <w:rsid w:val="009541B6"/>
    <w:rsid w:val="00960A6C"/>
    <w:rsid w:val="009626DC"/>
    <w:rsid w:val="00965DCE"/>
    <w:rsid w:val="00967E5E"/>
    <w:rsid w:val="00970970"/>
    <w:rsid w:val="00974BF7"/>
    <w:rsid w:val="00976057"/>
    <w:rsid w:val="009767CB"/>
    <w:rsid w:val="00977992"/>
    <w:rsid w:val="009802B6"/>
    <w:rsid w:val="009826ED"/>
    <w:rsid w:val="009874C5"/>
    <w:rsid w:val="00992412"/>
    <w:rsid w:val="009955F0"/>
    <w:rsid w:val="009965BE"/>
    <w:rsid w:val="00996A9D"/>
    <w:rsid w:val="009A1A0A"/>
    <w:rsid w:val="009A6F39"/>
    <w:rsid w:val="009A798F"/>
    <w:rsid w:val="009B1F4A"/>
    <w:rsid w:val="009B4D8A"/>
    <w:rsid w:val="009B5004"/>
    <w:rsid w:val="009B5AA2"/>
    <w:rsid w:val="009C3DBF"/>
    <w:rsid w:val="009C7096"/>
    <w:rsid w:val="009D0044"/>
    <w:rsid w:val="009D20B1"/>
    <w:rsid w:val="009D3401"/>
    <w:rsid w:val="009D42EE"/>
    <w:rsid w:val="009E5EEF"/>
    <w:rsid w:val="009E7585"/>
    <w:rsid w:val="009F6975"/>
    <w:rsid w:val="009F7E71"/>
    <w:rsid w:val="00A02467"/>
    <w:rsid w:val="00A05CC9"/>
    <w:rsid w:val="00A06ACD"/>
    <w:rsid w:val="00A215A4"/>
    <w:rsid w:val="00A24A4C"/>
    <w:rsid w:val="00A2784D"/>
    <w:rsid w:val="00A33B45"/>
    <w:rsid w:val="00A36BC4"/>
    <w:rsid w:val="00A42945"/>
    <w:rsid w:val="00A4653C"/>
    <w:rsid w:val="00A57A05"/>
    <w:rsid w:val="00A61574"/>
    <w:rsid w:val="00A61678"/>
    <w:rsid w:val="00A70415"/>
    <w:rsid w:val="00A74987"/>
    <w:rsid w:val="00A801DF"/>
    <w:rsid w:val="00A80E79"/>
    <w:rsid w:val="00A90A2B"/>
    <w:rsid w:val="00A90C03"/>
    <w:rsid w:val="00A90F45"/>
    <w:rsid w:val="00A93BAB"/>
    <w:rsid w:val="00A93CCF"/>
    <w:rsid w:val="00AB1444"/>
    <w:rsid w:val="00AB5C5F"/>
    <w:rsid w:val="00AC300B"/>
    <w:rsid w:val="00AD0696"/>
    <w:rsid w:val="00AD47E5"/>
    <w:rsid w:val="00AE0B66"/>
    <w:rsid w:val="00AF1813"/>
    <w:rsid w:val="00AF1C54"/>
    <w:rsid w:val="00B06AF2"/>
    <w:rsid w:val="00B12EDD"/>
    <w:rsid w:val="00B1726B"/>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24CB"/>
    <w:rsid w:val="00BB3668"/>
    <w:rsid w:val="00BB45C4"/>
    <w:rsid w:val="00BC0404"/>
    <w:rsid w:val="00BC2BCD"/>
    <w:rsid w:val="00BC7A53"/>
    <w:rsid w:val="00BD497B"/>
    <w:rsid w:val="00BD6B63"/>
    <w:rsid w:val="00BD6D16"/>
    <w:rsid w:val="00BE187D"/>
    <w:rsid w:val="00BE5292"/>
    <w:rsid w:val="00BE6FCE"/>
    <w:rsid w:val="00BE7FFD"/>
    <w:rsid w:val="00BF34D8"/>
    <w:rsid w:val="00BF4293"/>
    <w:rsid w:val="00BF53CF"/>
    <w:rsid w:val="00C02CE4"/>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84320"/>
    <w:rsid w:val="00C912B0"/>
    <w:rsid w:val="00C92331"/>
    <w:rsid w:val="00C93385"/>
    <w:rsid w:val="00C94A14"/>
    <w:rsid w:val="00CA22E4"/>
    <w:rsid w:val="00CC245F"/>
    <w:rsid w:val="00CD6AAF"/>
    <w:rsid w:val="00CD7732"/>
    <w:rsid w:val="00CE3BBC"/>
    <w:rsid w:val="00CE5988"/>
    <w:rsid w:val="00CF226C"/>
    <w:rsid w:val="00CF48E1"/>
    <w:rsid w:val="00D02D82"/>
    <w:rsid w:val="00D12BC3"/>
    <w:rsid w:val="00D13265"/>
    <w:rsid w:val="00D15E99"/>
    <w:rsid w:val="00D16AE1"/>
    <w:rsid w:val="00D21018"/>
    <w:rsid w:val="00D273AE"/>
    <w:rsid w:val="00D27DAB"/>
    <w:rsid w:val="00D3081D"/>
    <w:rsid w:val="00D35B21"/>
    <w:rsid w:val="00D36B9C"/>
    <w:rsid w:val="00D41164"/>
    <w:rsid w:val="00D46B2A"/>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58C8"/>
    <w:rsid w:val="00DC4EF5"/>
    <w:rsid w:val="00DD15EF"/>
    <w:rsid w:val="00DD1B89"/>
    <w:rsid w:val="00DE7D58"/>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030C"/>
    <w:rsid w:val="00E53600"/>
    <w:rsid w:val="00E56156"/>
    <w:rsid w:val="00E56A2D"/>
    <w:rsid w:val="00E576FE"/>
    <w:rsid w:val="00E72226"/>
    <w:rsid w:val="00E7441F"/>
    <w:rsid w:val="00E75E79"/>
    <w:rsid w:val="00E75EAB"/>
    <w:rsid w:val="00E806BB"/>
    <w:rsid w:val="00E80EA2"/>
    <w:rsid w:val="00E81014"/>
    <w:rsid w:val="00E866D0"/>
    <w:rsid w:val="00E933B4"/>
    <w:rsid w:val="00E95D31"/>
    <w:rsid w:val="00E9629B"/>
    <w:rsid w:val="00EA5C10"/>
    <w:rsid w:val="00EA671F"/>
    <w:rsid w:val="00ED0178"/>
    <w:rsid w:val="00ED0515"/>
    <w:rsid w:val="00ED107B"/>
    <w:rsid w:val="00ED7063"/>
    <w:rsid w:val="00ED7E29"/>
    <w:rsid w:val="00EE0087"/>
    <w:rsid w:val="00EE0E59"/>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37673"/>
    <w:rsid w:val="00F4178A"/>
    <w:rsid w:val="00F44CF5"/>
    <w:rsid w:val="00F46AE1"/>
    <w:rsid w:val="00F5333B"/>
    <w:rsid w:val="00F53411"/>
    <w:rsid w:val="00F57983"/>
    <w:rsid w:val="00F622C3"/>
    <w:rsid w:val="00F63B5D"/>
    <w:rsid w:val="00F67664"/>
    <w:rsid w:val="00F74088"/>
    <w:rsid w:val="00F76287"/>
    <w:rsid w:val="00F80074"/>
    <w:rsid w:val="00FA04FD"/>
    <w:rsid w:val="00FA1914"/>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BC286-2311-4C12-8904-D3D699CA0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5223</Words>
  <Characters>284910</Characters>
  <Application>Microsoft Office Word</Application>
  <DocSecurity>0</DocSecurity>
  <Lines>2374</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84</cp:revision>
  <dcterms:created xsi:type="dcterms:W3CDTF">2021-06-09T14:08:00Z</dcterms:created>
  <dcterms:modified xsi:type="dcterms:W3CDTF">2022-11-0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DXU4tD6A"/&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